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065921"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065921" w:rsidRPr="00367E22">
        <w:rPr>
          <w:color w:val="000000" w:themeColor="text1"/>
        </w:rPr>
        <w:fldChar w:fldCharType="separate"/>
      </w:r>
      <w:r w:rsidR="0032181D" w:rsidRPr="0032181D">
        <w:rPr>
          <w:rFonts w:cs="Times"/>
        </w:rPr>
        <w:t>[1]</w:t>
      </w:r>
      <w:r w:rsidR="00065921"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065921"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065921" w:rsidRPr="00367E22">
        <w:rPr>
          <w:color w:val="000000" w:themeColor="text1"/>
        </w:rPr>
        <w:fldChar w:fldCharType="separate"/>
      </w:r>
      <w:r w:rsidR="0032181D" w:rsidRPr="0032181D">
        <w:rPr>
          <w:rFonts w:cs="Times"/>
        </w:rPr>
        <w:t>[2]</w:t>
      </w:r>
      <w:r w:rsidR="00065921"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w:t>
      </w:r>
      <w:r w:rsidR="00053E73">
        <w:rPr>
          <w:color w:val="000000" w:themeColor="text1"/>
        </w:rPr>
        <w:t xml:space="preserve"> </w:t>
      </w:r>
      <w:r w:rsidR="00367E22">
        <w:rPr>
          <w:color w:val="000000" w:themeColor="text1"/>
        </w:rPr>
        <w:t>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32181D" w:rsidRPr="0032181D">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32181D" w:rsidRPr="0032181D">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32181D" w:rsidRPr="0032181D">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32181D" w:rsidRPr="0032181D">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065921"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065921">
        <w:fldChar w:fldCharType="begin"/>
      </w:r>
      <w:r w:rsidR="00637863">
        <w:instrText xml:space="preserve"> ADDIN ZOTERO_ITEM {"sort":true,"citationItems":[{"uri":["http://zotero.org/users/local/cBuE6Qc1/items/TI3NHB3Q"]}]} </w:instrText>
      </w:r>
      <w:r w:rsidR="00065921">
        <w:fldChar w:fldCharType="separate"/>
      </w:r>
      <w:r w:rsidR="0032181D" w:rsidRPr="0032181D">
        <w:rPr>
          <w:rFonts w:cs="Times"/>
        </w:rPr>
        <w:t>[7]</w:t>
      </w:r>
      <w:r w:rsidR="00065921">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32181D" w:rsidRPr="0032181D">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32181D" w:rsidRPr="0032181D">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06592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0]</w:t>
      </w:r>
      <w:r w:rsidR="0006592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06592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1]</w:t>
      </w:r>
      <w:r w:rsidR="00065921">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065921">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2]</w:t>
      </w:r>
      <w:r w:rsidR="0006592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06592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3]</w:t>
      </w:r>
      <w:r w:rsidR="0006592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06592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4]</w:t>
      </w:r>
      <w:r w:rsidR="00065921">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06592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5]</w:t>
      </w:r>
      <w:r w:rsidR="00065921">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06592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6]</w:t>
      </w:r>
      <w:r w:rsidR="00065921">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065921">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7]</w:t>
      </w:r>
      <w:r w:rsidR="00065921">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06592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8]</w:t>
      </w:r>
      <w:r w:rsidR="0006592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06592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065921">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9]</w:t>
      </w:r>
      <w:r w:rsidR="0006592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32181D" w:rsidRPr="0032181D">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32181D" w:rsidRPr="0032181D">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32181D" w:rsidRPr="0032181D">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065921"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065921"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065921">
        <w:rPr>
          <w:bCs/>
          <w:lang w:bidi="en-US"/>
        </w:rPr>
        <w:fldChar w:fldCharType="begin"/>
      </w:r>
      <w:r w:rsidR="007277C5">
        <w:rPr>
          <w:bCs/>
          <w:lang w:bidi="en-US"/>
        </w:rPr>
        <w:instrText xml:space="preserve"> ADDIN ZOTERO_ITEM {"sort":true,"citationItems":[{"position":1,"uri":["http://zotero.org/users/local/cBuE6Qc1/items/U2GFDZ3N"]}]} </w:instrText>
      </w:r>
      <w:r w:rsidR="00065921">
        <w:rPr>
          <w:bCs/>
          <w:lang w:bidi="en-US"/>
        </w:rPr>
        <w:fldChar w:fldCharType="separate"/>
      </w:r>
      <w:r w:rsidR="0032181D" w:rsidRPr="0032181D">
        <w:rPr>
          <w:rFonts w:cs="Times"/>
        </w:rPr>
        <w:t>[2]</w:t>
      </w:r>
      <w:r w:rsidR="00065921">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065921">
        <w:rPr>
          <w:bCs/>
          <w:lang w:bidi="en-US"/>
        </w:rPr>
        <w:fldChar w:fldCharType="begin"/>
      </w:r>
      <w:r>
        <w:rPr>
          <w:bCs/>
          <w:lang w:bidi="en-US"/>
        </w:rPr>
        <w:instrText xml:space="preserve"> ADDIN ZOTERO_ITEM {"sort":true,"citationItems":[{"uri":["http://zotero.org/users/local/cBuE6Qc1/items/PJFT7U7T"]}]} </w:instrText>
      </w:r>
      <w:r w:rsidR="00065921">
        <w:rPr>
          <w:bCs/>
          <w:lang w:bidi="en-US"/>
        </w:rPr>
        <w:fldChar w:fldCharType="separate"/>
      </w:r>
      <w:r w:rsidR="0032181D" w:rsidRPr="0032181D">
        <w:rPr>
          <w:rFonts w:cs="Times"/>
        </w:rPr>
        <w:t>[23]</w:t>
      </w:r>
      <w:r w:rsidR="00065921">
        <w:rPr>
          <w:bCs/>
          <w:lang w:bidi="en-US"/>
        </w:rPr>
        <w:fldChar w:fldCharType="end"/>
      </w:r>
      <w:r>
        <w:rPr>
          <w:bCs/>
          <w:lang w:bidi="en-US"/>
        </w:rPr>
        <w:t xml:space="preserve"> </w:t>
      </w:r>
      <w:r w:rsidR="00065921">
        <w:rPr>
          <w:bCs/>
          <w:lang w:bidi="en-US"/>
        </w:rPr>
        <w:fldChar w:fldCharType="begin"/>
      </w:r>
      <w:r>
        <w:rPr>
          <w:bCs/>
          <w:lang w:bidi="en-US"/>
        </w:rPr>
        <w:instrText xml:space="preserve"> ADDIN ZOTERO_ITEM {"sort":true,"citationItems":[{"uri":["http://zotero.org/users/local/cBuE6Qc1/items/NKIVG3D7"]}]} </w:instrText>
      </w:r>
      <w:r w:rsidR="00065921">
        <w:rPr>
          <w:bCs/>
          <w:lang w:bidi="en-US"/>
        </w:rPr>
        <w:fldChar w:fldCharType="separate"/>
      </w:r>
      <w:r w:rsidR="0032181D" w:rsidRPr="0032181D">
        <w:rPr>
          <w:rFonts w:cs="Times"/>
        </w:rPr>
        <w:t>[24]</w:t>
      </w:r>
      <w:r w:rsidR="00065921">
        <w:rPr>
          <w:bCs/>
          <w:lang w:bidi="en-US"/>
        </w:rPr>
        <w:fldChar w:fldCharType="end"/>
      </w:r>
      <w:r w:rsidRPr="007277C5">
        <w:rPr>
          <w:bCs/>
          <w:lang w:bidi="en-US"/>
        </w:rPr>
        <w:t xml:space="preserve">. </w:t>
      </w:r>
      <w:r>
        <w:rPr>
          <w:bCs/>
          <w:lang w:bidi="en-US"/>
        </w:rPr>
        <w:t xml:space="preserve">For example, lengthy periods of extreme heat </w:t>
      </w:r>
      <w:r w:rsidR="00065921">
        <w:rPr>
          <w:bCs/>
          <w:lang w:bidi="en-US"/>
        </w:rPr>
        <w:fldChar w:fldCharType="begin"/>
      </w:r>
      <w:r w:rsidR="00D65AFD">
        <w:rPr>
          <w:bCs/>
          <w:lang w:bidi="en-US"/>
        </w:rPr>
        <w:instrText xml:space="preserve"> ADDIN ZOTERO_ITEM {"sort":true,"citationItems":[{"uri":["http://zotero.org/users/local/cBuE6Qc1/items/7DNETBDJ"]}]} </w:instrText>
      </w:r>
      <w:r w:rsidR="00065921">
        <w:rPr>
          <w:bCs/>
          <w:lang w:bidi="en-US"/>
        </w:rPr>
        <w:fldChar w:fldCharType="separate"/>
      </w:r>
      <w:r w:rsidR="0032181D" w:rsidRPr="0032181D">
        <w:rPr>
          <w:rFonts w:cs="Times"/>
        </w:rPr>
        <w:t>[25]</w:t>
      </w:r>
      <w:r w:rsidR="00065921">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065921">
        <w:rPr>
          <w:bCs/>
          <w:lang w:bidi="en-US"/>
        </w:rPr>
        <w:fldChar w:fldCharType="begin"/>
      </w:r>
      <w:r w:rsidR="00635132">
        <w:rPr>
          <w:bCs/>
          <w:lang w:bidi="en-US"/>
        </w:rPr>
        <w:instrText xml:space="preserve"> ADDIN ZOTERO_ITEM {"sort":true,"citationItems":[{"uri":["http://zotero.org/users/local/cBuE6Qc1/items/UFB9VT6C"]}]} </w:instrText>
      </w:r>
      <w:r w:rsidR="00065921">
        <w:rPr>
          <w:bCs/>
          <w:lang w:bidi="en-US"/>
        </w:rPr>
        <w:fldChar w:fldCharType="separate"/>
      </w:r>
      <w:r w:rsidR="0032181D" w:rsidRPr="0032181D">
        <w:rPr>
          <w:rFonts w:cs="Times"/>
        </w:rPr>
        <w:t>[26]</w:t>
      </w:r>
      <w:r w:rsidR="00065921">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065921"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32181D" w:rsidRPr="0032181D">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32181D" w:rsidRPr="0032181D">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065921"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32181D" w:rsidRPr="0032181D">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32181D" w:rsidRPr="0032181D">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065921"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32181D" w:rsidRPr="0032181D">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065921"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32181D" w:rsidRPr="0032181D">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065921"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32181D" w:rsidRPr="0032181D">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32181D" w:rsidRPr="0032181D">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065921"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32181D" w:rsidRPr="0032181D">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065921"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32181D" w:rsidRPr="0032181D">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065921">
        <w:rPr>
          <w:iCs/>
          <w:lang w:bidi="en-US"/>
        </w:rPr>
        <w:fldChar w:fldCharType="begin"/>
      </w:r>
      <w:r w:rsidR="000F5F6F">
        <w:rPr>
          <w:iCs/>
          <w:lang w:bidi="en-US"/>
        </w:rPr>
        <w:instrText xml:space="preserve"> ADDIN ZOTERO_ITEM {"sort":true,"citationItems":[{"uri":["http://zotero.org/users/local/cBuE6Qc1/items/Z4RRBHT6"]}]} </w:instrText>
      </w:r>
      <w:r w:rsidR="00065921">
        <w:rPr>
          <w:iCs/>
          <w:lang w:bidi="en-US"/>
        </w:rPr>
        <w:fldChar w:fldCharType="separate"/>
      </w:r>
      <w:r w:rsidR="0032181D" w:rsidRPr="0032181D">
        <w:rPr>
          <w:rFonts w:cs="Times"/>
        </w:rPr>
        <w:t>[36]</w:t>
      </w:r>
      <w:r w:rsidR="00065921">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065921">
        <w:rPr>
          <w:iCs/>
          <w:lang w:bidi="en-US"/>
        </w:rPr>
        <w:fldChar w:fldCharType="begin"/>
      </w:r>
      <w:r w:rsidR="00B90341">
        <w:rPr>
          <w:iCs/>
          <w:lang w:bidi="en-US"/>
        </w:rPr>
        <w:instrText xml:space="preserve"> ADDIN ZOTERO_ITEM {"sort":true,"citationItems":[{"uri":["http://zotero.org/users/local/cBuE6Qc1/items/5ZJQXSQF"]}]} </w:instrText>
      </w:r>
      <w:r w:rsidR="00065921">
        <w:rPr>
          <w:iCs/>
          <w:lang w:bidi="en-US"/>
        </w:rPr>
        <w:fldChar w:fldCharType="separate"/>
      </w:r>
      <w:r w:rsidR="0032181D" w:rsidRPr="0032181D">
        <w:rPr>
          <w:rFonts w:cs="Times"/>
        </w:rPr>
        <w:t>[37]</w:t>
      </w:r>
      <w:r w:rsidR="00065921">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065921">
        <w:rPr>
          <w:iCs/>
          <w:lang w:bidi="en-US"/>
        </w:rPr>
        <w:fldChar w:fldCharType="begin"/>
      </w:r>
      <w:r w:rsidR="00BE6FEB">
        <w:rPr>
          <w:iCs/>
          <w:lang w:bidi="en-US"/>
        </w:rPr>
        <w:instrText xml:space="preserve"> ADDIN ZOTERO_ITEM {"sort":true,"citationItems":[{"uri":["http://zotero.org/users/local/cBuE6Qc1/items/NZTRSS7A"]}]} </w:instrText>
      </w:r>
      <w:r w:rsidR="00065921">
        <w:rPr>
          <w:iCs/>
          <w:lang w:bidi="en-US"/>
        </w:rPr>
        <w:fldChar w:fldCharType="separate"/>
      </w:r>
      <w:r w:rsidR="0032181D" w:rsidRPr="0032181D">
        <w:rPr>
          <w:rFonts w:cs="Times"/>
        </w:rPr>
        <w:t>[38]</w:t>
      </w:r>
      <w:r w:rsidR="00065921">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065921"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32181D" w:rsidRPr="0032181D">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32181D" w:rsidRPr="0032181D">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32181D" w:rsidRPr="0032181D">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065921"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32181D" w:rsidRPr="0032181D">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32181D" w:rsidRPr="0032181D">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065921"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32181D" w:rsidRPr="0032181D">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065921"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32181D" w:rsidRPr="0032181D">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065921"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32181D" w:rsidRPr="0032181D">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065921"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32181D" w:rsidRPr="0032181D">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32181D" w:rsidRPr="0032181D">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32181D" w:rsidRPr="0032181D">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065921"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32181D" w:rsidRPr="0032181D">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065921"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32181D" w:rsidRPr="0032181D">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32181D" w:rsidRPr="0032181D">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065921"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32181D" w:rsidRPr="0032181D">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32181D" w:rsidRPr="0032181D">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065921"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32181D" w:rsidRPr="0032181D">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32181D" w:rsidRPr="0032181D">
          <w:rPr>
            <w:rFonts w:cs="Times"/>
          </w:rPr>
          <w:t>[54]</w:t>
        </w:r>
      </w:fldSimple>
      <w:fldSimple w:instr=" ADDIN ZOTERO_ITEM {&quot;sort&quot;:true,&quot;citationItems&quot;:[{&quot;uri&quot;:[&quot;http://zotero.org/users/local/cBuE6Qc1/items/XPHTEB8T&quot;]}]} ">
        <w:r w:rsidR="0032181D" w:rsidRPr="0032181D">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32181D" w:rsidRPr="0032181D">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32181D" w:rsidRPr="0032181D">
          <w:rPr>
            <w:rFonts w:cs="Times"/>
          </w:rPr>
          <w:t>[57]</w:t>
        </w:r>
      </w:fldSimple>
      <w:r>
        <w:t xml:space="preserve">, submissiveness and social hierarchy </w:t>
      </w:r>
      <w:fldSimple w:instr=" ADDIN ZOTERO_ITEM {&quot;sort&quot;:true,&quot;citationItems&quot;:[{&quot;uri&quot;:[&quot;http://zotero.org/users/local/cBuE6Qc1/items/QQ56THK3&quot;]}]} ">
        <w:r w:rsidR="0032181D" w:rsidRPr="0032181D">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32181D" w:rsidRPr="0032181D">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32181D" w:rsidRPr="0032181D">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32181D" w:rsidRPr="0032181D">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32181D" w:rsidRPr="0032181D">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32181D" w:rsidRPr="0032181D">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32181D" w:rsidRPr="0032181D">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32181D" w:rsidRPr="0032181D">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32181D" w:rsidRPr="0032181D">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32181D" w:rsidRPr="0032181D">
          <w:rPr>
            <w:rFonts w:cs="Times"/>
          </w:rPr>
          <w:t>[67]</w:t>
        </w:r>
      </w:fldSimple>
      <w:r>
        <w:t xml:space="preserve"> and Izard </w:t>
      </w:r>
      <w:fldSimple w:instr=" ADDIN ZOTERO_ITEM {&quot;sort&quot;:true,&quot;citationItems&quot;:[{&quot;uri&quot;:[&quot;http://zotero.org/users/local/cBuE6Qc1/items/RWPZXTZ6&quot;]}]} ">
        <w:r w:rsidR="0032181D" w:rsidRPr="0032181D">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065921">
        <w:rPr>
          <w:color w:val="000000" w:themeColor="text1"/>
        </w:rPr>
        <w:fldChar w:fldCharType="begin"/>
      </w:r>
      <w:r w:rsidR="00D416D8">
        <w:rPr>
          <w:color w:val="000000" w:themeColor="text1"/>
        </w:rPr>
        <w:instrText xml:space="preserve"> ADDIN ZOTERO_ITEM {"sort":true,"citationItems":[{"uri":["http://zotero.org/users/local/cBuE6Qc1/items/2ARJH92E"]}]} </w:instrText>
      </w:r>
      <w:r w:rsidR="00065921">
        <w:rPr>
          <w:color w:val="000000" w:themeColor="text1"/>
        </w:rPr>
        <w:fldChar w:fldCharType="separate"/>
      </w:r>
      <w:r w:rsidR="0032181D" w:rsidRPr="0032181D">
        <w:rPr>
          <w:rFonts w:cs="Times"/>
        </w:rPr>
        <w:t>[69]</w:t>
      </w:r>
      <w:r w:rsidR="00065921">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065921">
        <w:rPr>
          <w:color w:val="000000" w:themeColor="text1"/>
        </w:rPr>
        <w:fldChar w:fldCharType="begin"/>
      </w:r>
      <w:r w:rsidR="00D416D8">
        <w:rPr>
          <w:color w:val="000000" w:themeColor="text1"/>
        </w:rPr>
        <w:instrText xml:space="preserve"> ADDIN ZOTERO_ITEM {"sort":true,"citationItems":[{"uri":["http://zotero.org/users/local/cBuE6Qc1/items/GE6PNSSE"]}]} </w:instrText>
      </w:r>
      <w:r w:rsidR="00065921">
        <w:rPr>
          <w:color w:val="000000" w:themeColor="text1"/>
        </w:rPr>
        <w:fldChar w:fldCharType="separate"/>
      </w:r>
      <w:r w:rsidR="0032181D" w:rsidRPr="0032181D">
        <w:rPr>
          <w:rFonts w:cs="Times"/>
        </w:rPr>
        <w:t>[70]</w:t>
      </w:r>
      <w:r w:rsidR="00065921">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065921">
        <w:rPr>
          <w:color w:val="000000" w:themeColor="text1"/>
        </w:rPr>
        <w:fldChar w:fldCharType="begin"/>
      </w:r>
      <w:r w:rsidR="00D416D8">
        <w:rPr>
          <w:color w:val="000000" w:themeColor="text1"/>
        </w:rPr>
        <w:instrText xml:space="preserve"> ADDIN ZOTERO_ITEM {"sort":true,"citationItems":[{"uri":["http://zotero.org/users/local/cBuE6Qc1/items/TERWA6PS"]}]} </w:instrText>
      </w:r>
      <w:r w:rsidR="00065921">
        <w:rPr>
          <w:color w:val="000000" w:themeColor="text1"/>
        </w:rPr>
        <w:fldChar w:fldCharType="separate"/>
      </w:r>
      <w:r w:rsidR="0032181D" w:rsidRPr="0032181D">
        <w:rPr>
          <w:rFonts w:cs="Times"/>
        </w:rPr>
        <w:t>[71]</w:t>
      </w:r>
      <w:r w:rsidR="00065921">
        <w:rPr>
          <w:color w:val="000000" w:themeColor="text1"/>
        </w:rPr>
        <w:fldChar w:fldCharType="end"/>
      </w:r>
      <w:r w:rsidR="00065921">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065921">
        <w:rPr>
          <w:color w:val="000000" w:themeColor="text1"/>
        </w:rPr>
        <w:fldChar w:fldCharType="separate"/>
      </w:r>
      <w:r w:rsidR="0032181D" w:rsidRPr="0032181D">
        <w:rPr>
          <w:rFonts w:cs="Times"/>
        </w:rPr>
        <w:t>[2]</w:t>
      </w:r>
      <w:r w:rsidR="00065921">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065921">
        <w:rPr>
          <w:color w:val="000000" w:themeColor="text1"/>
        </w:rPr>
        <w:fldChar w:fldCharType="begin"/>
      </w:r>
      <w:r w:rsidR="00123C0C">
        <w:rPr>
          <w:color w:val="000000" w:themeColor="text1"/>
        </w:rPr>
        <w:instrText xml:space="preserve"> ADDIN ZOTERO_ITEM {"sort":true,"citationItems":[{"uri":["http://zotero.org/users/local/cBuE6Qc1/items/P2QN5PTX"]}]} </w:instrText>
      </w:r>
      <w:r w:rsidR="00065921">
        <w:rPr>
          <w:color w:val="000000" w:themeColor="text1"/>
        </w:rPr>
        <w:fldChar w:fldCharType="separate"/>
      </w:r>
      <w:r w:rsidR="0032181D" w:rsidRPr="0032181D">
        <w:rPr>
          <w:rFonts w:cs="Times"/>
        </w:rPr>
        <w:t>[72]</w:t>
      </w:r>
      <w:r w:rsidR="00065921">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065921">
        <w:rPr>
          <w:color w:val="000000" w:themeColor="text1"/>
        </w:rPr>
        <w:fldChar w:fldCharType="begin"/>
      </w:r>
      <w:r w:rsidR="00113C0C">
        <w:rPr>
          <w:color w:val="000000" w:themeColor="text1"/>
        </w:rPr>
        <w:instrText xml:space="preserve"> ADDIN ZOTERO_ITEM {"sort":true,"citationItems":[{"uri":["http://zotero.org/users/local/cBuE6Qc1/items/UQ4HAPR3"]}]} </w:instrText>
      </w:r>
      <w:r w:rsidR="00065921">
        <w:rPr>
          <w:color w:val="000000" w:themeColor="text1"/>
        </w:rPr>
        <w:fldChar w:fldCharType="separate"/>
      </w:r>
      <w:r w:rsidR="0032181D" w:rsidRPr="0032181D">
        <w:rPr>
          <w:rFonts w:cs="Times"/>
        </w:rPr>
        <w:t>[73]</w:t>
      </w:r>
      <w:r w:rsidR="00065921">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065921">
        <w:rPr>
          <w:color w:val="000000" w:themeColor="text1"/>
        </w:rPr>
        <w:fldChar w:fldCharType="begin"/>
      </w:r>
      <w:r w:rsidR="000D614F">
        <w:rPr>
          <w:color w:val="000000" w:themeColor="text1"/>
        </w:rPr>
        <w:instrText xml:space="preserve"> ADDIN ZOTERO_ITEM {"sort":true,"citationItems":[{"uri":["http://zotero.org/users/local/cBuE6Qc1/items/ZMXU5R7M"]}]} </w:instrText>
      </w:r>
      <w:r w:rsidR="00065921">
        <w:rPr>
          <w:color w:val="000000" w:themeColor="text1"/>
        </w:rPr>
        <w:fldChar w:fldCharType="separate"/>
      </w:r>
      <w:r w:rsidR="0032181D" w:rsidRPr="0032181D">
        <w:rPr>
          <w:rFonts w:cs="Times"/>
        </w:rPr>
        <w:t>[74]</w:t>
      </w:r>
      <w:r w:rsidR="00065921">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065921">
        <w:rPr>
          <w:color w:val="000000" w:themeColor="text1"/>
        </w:rPr>
        <w:fldChar w:fldCharType="begin"/>
      </w:r>
      <w:r w:rsidR="000D614F">
        <w:rPr>
          <w:color w:val="000000" w:themeColor="text1"/>
        </w:rPr>
        <w:instrText xml:space="preserve"> ADDIN ZOTERO_ITEM {"sort":true,"citationItems":[{"uri":["http://zotero.org/users/local/cBuE6Qc1/items/INETBTIT"]}]} </w:instrText>
      </w:r>
      <w:r w:rsidR="00065921">
        <w:rPr>
          <w:color w:val="000000" w:themeColor="text1"/>
        </w:rPr>
        <w:fldChar w:fldCharType="separate"/>
      </w:r>
      <w:r w:rsidR="0032181D" w:rsidRPr="0032181D">
        <w:rPr>
          <w:rFonts w:cs="Times"/>
        </w:rPr>
        <w:t>[75]</w:t>
      </w:r>
      <w:r w:rsidR="00065921">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065921">
        <w:rPr>
          <w:color w:val="000000" w:themeColor="text1"/>
        </w:rPr>
        <w:fldChar w:fldCharType="begin"/>
      </w:r>
      <w:r w:rsidR="004D5CF2">
        <w:rPr>
          <w:color w:val="000000" w:themeColor="text1"/>
        </w:rPr>
        <w:instrText xml:space="preserve"> ADDIN ZOTERO_ITEM {"sort":true,"citationItems":[{"uri":["http://zotero.org/users/local/cBuE6Qc1/items/WMNXI42I"]}]} </w:instrText>
      </w:r>
      <w:r w:rsidR="00065921">
        <w:rPr>
          <w:color w:val="000000" w:themeColor="text1"/>
        </w:rPr>
        <w:fldChar w:fldCharType="separate"/>
      </w:r>
      <w:r w:rsidR="0032181D" w:rsidRPr="0032181D">
        <w:rPr>
          <w:rFonts w:cs="Times"/>
        </w:rPr>
        <w:t>[76]</w:t>
      </w:r>
      <w:r w:rsidR="00065921">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065921">
        <w:rPr>
          <w:bCs/>
          <w:lang w:bidi="en-US"/>
        </w:rPr>
        <w:fldChar w:fldCharType="begin"/>
      </w:r>
      <w:r>
        <w:rPr>
          <w:bCs/>
          <w:lang w:bidi="en-US"/>
        </w:rPr>
        <w:instrText xml:space="preserve"> ADDIN ZOTERO_ITEM {"sort":true,"citationItems":[{"position":1,"uri":["http://zotero.org/users/local/cBuE6Qc1/items/64JPKIKM"]}]} </w:instrText>
      </w:r>
      <w:r w:rsidR="00065921">
        <w:rPr>
          <w:bCs/>
          <w:lang w:bidi="en-US"/>
        </w:rPr>
        <w:fldChar w:fldCharType="separate"/>
      </w:r>
      <w:r w:rsidR="0032181D" w:rsidRPr="0032181D">
        <w:rPr>
          <w:rFonts w:cs="Times"/>
        </w:rPr>
        <w:t>[3]</w:t>
      </w:r>
      <w:r w:rsidR="00065921">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DB29C3">
        <w:rPr>
          <w:rStyle w:val="FootnoteReference"/>
        </w:rPr>
        <w:footnoteReference w:id="1"/>
      </w:r>
      <w:r w:rsidRPr="00B40871">
        <w:rPr>
          <w:bCs/>
          <w:lang w:bidi="en-US"/>
        </w:rPr>
        <w:t xml:space="preserve">. Global numbers are daunting. In 2002 more than 161 million people were visually impaired, of whom 124 </w:t>
      </w:r>
      <w:r w:rsidRPr="00B40871">
        <w:rPr>
          <w:bCs/>
          <w:lang w:bidi="en-US"/>
        </w:rPr>
        <w:lastRenderedPageBreak/>
        <w:t>million people had low vision and 37 million were blind</w:t>
      </w:r>
      <w:r w:rsidRPr="00DB29C3">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32181D" w:rsidRPr="0032181D">
          <w:rPr>
            <w:rFonts w:cs="Times"/>
          </w:rPr>
          <w:t>[77]</w:t>
        </w:r>
      </w:fldSimple>
      <w:fldSimple w:instr=" ADDIN ZOTERO_ITEM {&quot;sort&quot;:true,&quot;citationItems&quot;:[{&quot;uri&quot;:[&quot;http://zotero.org/users/local/cBuE6Qc1/items/NG6DEZTB&quot;]}]} ">
        <w:r w:rsidR="0032181D" w:rsidRPr="0032181D">
          <w:rPr>
            <w:rFonts w:cs="Times"/>
          </w:rPr>
          <w:t>[78]</w:t>
        </w:r>
      </w:fldSimple>
      <w:fldSimple w:instr=" ADDIN ZOTERO_ITEM {&quot;sort&quot;:true,&quot;citationItems&quot;:[{&quot;uri&quot;:[&quot;http://zotero.org/users/local/cBuE6Qc1/items/58VEVI6B&quot;]}]} ">
        <w:r w:rsidR="0032181D" w:rsidRPr="0032181D">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Pr="00960324" w:rsidRDefault="00BD4AB3" w:rsidP="00960324">
      <w:pPr>
        <w:outlineLvl w:val="1"/>
        <w:rPr>
          <w:bCs/>
          <w:lang w:bidi="en-US"/>
        </w:rPr>
      </w:pPr>
      <w:r w:rsidRPr="00960324">
        <w:rPr>
          <w:bCs/>
          <w:lang w:bidi="en-US"/>
        </w:rPr>
        <w:t>Inability to learn social skills due</w:t>
      </w:r>
      <w:r w:rsidR="00403966" w:rsidRPr="00960324">
        <w:rPr>
          <w:bCs/>
          <w:lang w:bidi="en-US"/>
        </w:rPr>
        <w:t xml:space="preserve"> to the lack of visual feedback</w:t>
      </w:r>
      <w:r w:rsidR="00254504" w:rsidRPr="00960324">
        <w:rPr>
          <w:bCs/>
          <w:lang w:bidi="en-US"/>
        </w:rPr>
        <w:t>:</w:t>
      </w:r>
    </w:p>
    <w:p w:rsidR="007F340B" w:rsidRPr="00960324" w:rsidRDefault="007F340B" w:rsidP="00960324">
      <w:pPr>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065921" w:rsidRPr="00960324">
        <w:rPr>
          <w:bCs/>
          <w:lang w:bidi="en-US"/>
        </w:rPr>
        <w:fldChar w:fldCharType="begin"/>
      </w:r>
      <w:r w:rsidRPr="00960324">
        <w:rPr>
          <w:bCs/>
          <w:lang w:bidi="en-US"/>
        </w:rPr>
        <w:instrText xml:space="preserve"> ADDIN ZOTERO_ITEM {"sort":true,"citationItems":[{"position":1,"uri":["http://zotero.org/users/local/cBuE6Qc1/items/NG6DEZTB"]}]} </w:instrText>
      </w:r>
      <w:r w:rsidR="00065921" w:rsidRPr="00960324">
        <w:rPr>
          <w:bCs/>
          <w:lang w:bidi="en-US"/>
        </w:rPr>
        <w:fldChar w:fldCharType="separate"/>
      </w:r>
      <w:r w:rsidR="0032181D" w:rsidRPr="0032181D">
        <w:rPr>
          <w:rFonts w:cs="Times"/>
        </w:rPr>
        <w:t>[78]</w:t>
      </w:r>
      <w:r w:rsidR="00065921" w:rsidRPr="00960324">
        <w:rPr>
          <w:bCs/>
          <w:lang w:bidi="en-US"/>
        </w:rPr>
        <w:fldChar w:fldCharType="end"/>
      </w:r>
      <w:r w:rsidRPr="00960324">
        <w:rPr>
          <w:bCs/>
          <w:lang w:bidi="en-US"/>
        </w:rPr>
        <w:t xml:space="preserve"> </w:t>
      </w:r>
      <w:r w:rsidR="00065921" w:rsidRPr="00960324">
        <w:rPr>
          <w:bCs/>
          <w:lang w:bidi="en-US"/>
        </w:rPr>
        <w:fldChar w:fldCharType="begin"/>
      </w:r>
      <w:r w:rsidRPr="00960324">
        <w:rPr>
          <w:bCs/>
          <w:lang w:bidi="en-US"/>
        </w:rPr>
        <w:instrText xml:space="preserve"> ADDIN ZOTERO_ITEM {"sort":true,"citationItems":[{"uri":["http://zotero.org/users/local/cBuE6Qc1/items/G7P6M2GQ"]}]} </w:instrText>
      </w:r>
      <w:r w:rsidR="00065921" w:rsidRPr="00960324">
        <w:rPr>
          <w:bCs/>
          <w:lang w:bidi="en-US"/>
        </w:rPr>
        <w:fldChar w:fldCharType="separate"/>
      </w:r>
      <w:r w:rsidR="0032181D" w:rsidRPr="0032181D">
        <w:rPr>
          <w:rFonts w:cs="Times"/>
        </w:rPr>
        <w:t>[80]</w:t>
      </w:r>
      <w:r w:rsidR="00065921" w:rsidRPr="00960324">
        <w:rPr>
          <w:bCs/>
          <w:lang w:bidi="en-US"/>
        </w:rPr>
        <w:fldChar w:fldCharType="end"/>
      </w:r>
      <w:r w:rsidRPr="00960324">
        <w:rPr>
          <w:bCs/>
          <w:lang w:bidi="en-US"/>
        </w:rPr>
        <w:t xml:space="preserve">and, at times, may stop conversing. Similar studies carried out by Celeste </w:t>
      </w:r>
      <w:r w:rsidR="00065921" w:rsidRPr="00960324">
        <w:rPr>
          <w:bCs/>
          <w:lang w:bidi="en-US"/>
        </w:rPr>
        <w:fldChar w:fldCharType="begin"/>
      </w:r>
      <w:r w:rsidRPr="00960324">
        <w:rPr>
          <w:bCs/>
          <w:lang w:bidi="en-US"/>
        </w:rPr>
        <w:instrText xml:space="preserve"> ADDIN ZOTERO_ITEM {"sort":true,"citationItems":[{"uri":["http://zotero.org/users/local/cBuE6Qc1/items/UNRX2NJB"]}]} </w:instrText>
      </w:r>
      <w:r w:rsidR="00065921" w:rsidRPr="00960324">
        <w:rPr>
          <w:bCs/>
          <w:lang w:bidi="en-US"/>
        </w:rPr>
        <w:fldChar w:fldCharType="separate"/>
      </w:r>
      <w:r w:rsidR="0032181D" w:rsidRPr="0032181D">
        <w:rPr>
          <w:rFonts w:cs="Times"/>
        </w:rPr>
        <w:t>[81]</w:t>
      </w:r>
      <w:r w:rsidR="00065921"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065921" w:rsidRPr="00960324">
        <w:rPr>
          <w:bCs/>
          <w:lang w:bidi="en-US"/>
        </w:rPr>
        <w:fldChar w:fldCharType="begin"/>
      </w:r>
      <w:r w:rsidRPr="00960324">
        <w:rPr>
          <w:bCs/>
          <w:lang w:bidi="en-US"/>
        </w:rPr>
        <w:instrText xml:space="preserve"> ADDIN ZOTERO_ITEM {"sort":true,"citationItems":[{"uri":["http://zotero.org/users/local/cBuE6Qc1/items/RD5MAMCI"]}]} </w:instrText>
      </w:r>
      <w:r w:rsidR="00065921" w:rsidRPr="00960324">
        <w:rPr>
          <w:bCs/>
          <w:lang w:bidi="en-US"/>
        </w:rPr>
        <w:fldChar w:fldCharType="separate"/>
      </w:r>
      <w:r w:rsidR="0032181D" w:rsidRPr="0032181D">
        <w:rPr>
          <w:rFonts w:cs="Times"/>
        </w:rPr>
        <w:t>[82]</w:t>
      </w:r>
      <w:r w:rsidR="00065921"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254504">
      <w:pPr>
        <w:pStyle w:val="ListParagraph"/>
        <w:rPr>
          <w:bCs/>
          <w:lang w:bidi="en-US"/>
        </w:rPr>
      </w:pPr>
    </w:p>
    <w:p w:rsidR="007F340B" w:rsidRPr="00960324" w:rsidRDefault="007F340B" w:rsidP="00960324">
      <w:pPr>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254504">
      <w:pPr>
        <w:pStyle w:val="ListParagraph"/>
        <w:rPr>
          <w:bCs/>
          <w:lang w:bidi="en-US"/>
        </w:rPr>
      </w:pPr>
    </w:p>
    <w:p w:rsidR="00BD4AB3" w:rsidRPr="00960324" w:rsidRDefault="00BD4AB3" w:rsidP="00960324">
      <w:pPr>
        <w:outlineLvl w:val="1"/>
        <w:rPr>
          <w:bCs/>
          <w:lang w:bidi="en-US"/>
        </w:rPr>
      </w:pPr>
      <w:r w:rsidRPr="00960324">
        <w:rPr>
          <w:bCs/>
          <w:lang w:bidi="en-US"/>
        </w:rPr>
        <w:t>Development of stereotypic body mannerisms, especially body rocking, as they don’t get a reinforceme</w:t>
      </w:r>
      <w:r w:rsidR="00403966" w:rsidRPr="00960324">
        <w:rPr>
          <w:bCs/>
          <w:lang w:bidi="en-US"/>
        </w:rPr>
        <w:t>nt visual feedback on their mannerisms</w:t>
      </w:r>
      <w:r w:rsidR="00254504" w:rsidRPr="00960324">
        <w:rPr>
          <w:bCs/>
          <w:lang w:bidi="en-US"/>
        </w:rPr>
        <w:t>:</w:t>
      </w:r>
    </w:p>
    <w:p w:rsidR="00AD531E" w:rsidRPr="00960324" w:rsidRDefault="00AD531E" w:rsidP="00960324">
      <w:pPr>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Pr="00960324" w:rsidRDefault="00A369E7" w:rsidP="00960324">
      <w:pPr>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w:t>
      </w:r>
      <w:r w:rsidRPr="00960324">
        <w:rPr>
          <w:bCs/>
          <w:lang w:bidi="en-US"/>
        </w:rPr>
        <w:lastRenderedPageBreak/>
        <w:t xml:space="preserve">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960324">
      <w:pPr>
        <w:pStyle w:val="ListParagraph"/>
        <w:ind w:left="0"/>
        <w:outlineLvl w:val="2"/>
        <w:rPr>
          <w:bCs/>
          <w:i/>
          <w:iCs/>
          <w:lang w:bidi="en-US"/>
        </w:rPr>
      </w:pPr>
      <w:r w:rsidRPr="00A369E7">
        <w:rPr>
          <w:bCs/>
          <w:i/>
          <w:iCs/>
          <w:lang w:bidi="en-US"/>
        </w:rPr>
        <w:t>Intervention:</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065921" w:rsidRPr="00065921">
        <w:rPr>
          <w:bCs/>
          <w:iCs/>
          <w:lang w:bidi="en-US"/>
        </w:rPr>
        <w:fldChar w:fldCharType="begin"/>
      </w:r>
      <w:r w:rsidR="005008E2">
        <w:rPr>
          <w:bCs/>
          <w:iCs/>
          <w:lang w:bidi="en-US"/>
        </w:rPr>
        <w:instrText xml:space="preserve"> ADDIN ZOTERO_ITEM {"sort":true,"citationItems":[{"uri":["http://zotero.org/users/local/cBuE6Qc1/items/S6U3Q3NU"]}]} </w:instrText>
      </w:r>
      <w:r w:rsidR="00065921" w:rsidRPr="00065921">
        <w:rPr>
          <w:bCs/>
          <w:iCs/>
          <w:lang w:bidi="en-US"/>
        </w:rPr>
        <w:fldChar w:fldCharType="separate"/>
      </w:r>
      <w:r w:rsidR="0032181D" w:rsidRPr="0032181D">
        <w:rPr>
          <w:rFonts w:cs="Times"/>
        </w:rPr>
        <w:t>[83]</w:t>
      </w:r>
      <w:r w:rsidR="00065921" w:rsidRPr="00A369E7">
        <w:rPr>
          <w:bCs/>
          <w:lang w:bidi="en-US"/>
        </w:rPr>
        <w:fldChar w:fldCharType="end"/>
      </w:r>
      <w:r w:rsidRPr="00A369E7">
        <w:rPr>
          <w:bCs/>
          <w:iCs/>
          <w:lang w:bidi="en-US"/>
        </w:rPr>
        <w:t xml:space="preserve"> issued an annoying tone in the ears of the subject while </w:t>
      </w:r>
      <w:r w:rsidR="00065921" w:rsidRPr="00065921">
        <w:rPr>
          <w:bCs/>
          <w:iCs/>
          <w:lang w:bidi="en-US"/>
        </w:rPr>
        <w:fldChar w:fldCharType="begin"/>
      </w:r>
      <w:r w:rsidR="005008E2">
        <w:rPr>
          <w:bCs/>
          <w:iCs/>
          <w:lang w:bidi="en-US"/>
        </w:rPr>
        <w:instrText xml:space="preserve"> ADDIN ZOTERO_ITEM {"sort":true,"citationItems":[{"uri":["http://zotero.org/users/local/cBuE6Qc1/items/AEP8PZ5B"]}]} </w:instrText>
      </w:r>
      <w:r w:rsidR="00065921" w:rsidRPr="00065921">
        <w:rPr>
          <w:bCs/>
          <w:iCs/>
          <w:lang w:bidi="en-US"/>
        </w:rPr>
        <w:fldChar w:fldCharType="separate"/>
      </w:r>
      <w:r w:rsidR="0032181D" w:rsidRPr="0032181D">
        <w:rPr>
          <w:rFonts w:cs="Times"/>
        </w:rPr>
        <w:t>[84]</w:t>
      </w:r>
      <w:r w:rsidR="00065921"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065921" w:rsidRPr="00065921">
        <w:rPr>
          <w:bCs/>
          <w:iCs/>
          <w:lang w:bidi="en-US"/>
        </w:rPr>
        <w:fldChar w:fldCharType="begin"/>
      </w:r>
      <w:r>
        <w:rPr>
          <w:bCs/>
          <w:iCs/>
          <w:lang w:bidi="en-US"/>
        </w:rPr>
        <w:instrText xml:space="preserve"> ADDIN ZOTERO_ITEM {"sort":true,"citationItems":[{"uri":["http://zotero.org/users/local/cBuE6Qc1/items/PRWU3EDN"]}]} </w:instrText>
      </w:r>
      <w:r w:rsidR="00065921" w:rsidRPr="00065921">
        <w:rPr>
          <w:bCs/>
          <w:iCs/>
          <w:lang w:bidi="en-US"/>
        </w:rPr>
        <w:fldChar w:fldCharType="separate"/>
      </w:r>
      <w:r w:rsidR="0032181D" w:rsidRPr="0032181D">
        <w:rPr>
          <w:rFonts w:cs="Times"/>
        </w:rPr>
        <w:t>[85]</w:t>
      </w:r>
      <w:r w:rsidR="00065921" w:rsidRPr="00A369E7">
        <w:rPr>
          <w:bCs/>
          <w:lang w:bidi="en-US"/>
        </w:rPr>
        <w:fldChar w:fldCharType="end"/>
      </w:r>
      <w:r w:rsidRPr="00A369E7">
        <w:rPr>
          <w:bCs/>
          <w:iCs/>
          <w:lang w:bidi="en-US"/>
        </w:rPr>
        <w:t xml:space="preserve">, </w:t>
      </w:r>
      <w:r w:rsidR="00065921" w:rsidRPr="00065921">
        <w:rPr>
          <w:bCs/>
          <w:iCs/>
          <w:lang w:bidi="en-US"/>
        </w:rPr>
        <w:fldChar w:fldCharType="begin"/>
      </w:r>
      <w:r>
        <w:rPr>
          <w:bCs/>
          <w:iCs/>
          <w:lang w:bidi="en-US"/>
        </w:rPr>
        <w:instrText xml:space="preserve"> ADDIN ZOTERO_ITEM {"sort":true,"citationItems":[{"uri":["http://zotero.org/users/local/cBuE6Qc1/items/BU5P4XX9"]}]} </w:instrText>
      </w:r>
      <w:r w:rsidR="00065921" w:rsidRPr="00065921">
        <w:rPr>
          <w:bCs/>
          <w:iCs/>
          <w:lang w:bidi="en-US"/>
        </w:rPr>
        <w:fldChar w:fldCharType="separate"/>
      </w:r>
      <w:r w:rsidR="0032181D" w:rsidRPr="0032181D">
        <w:rPr>
          <w:rFonts w:cs="Times"/>
        </w:rPr>
        <w:t>[86]</w:t>
      </w:r>
      <w:r w:rsidR="00065921" w:rsidRPr="00A369E7">
        <w:rPr>
          <w:bCs/>
          <w:lang w:bidi="en-US"/>
        </w:rPr>
        <w:fldChar w:fldCharType="end"/>
      </w:r>
      <w:r w:rsidRPr="00A369E7">
        <w:rPr>
          <w:bCs/>
          <w:iCs/>
          <w:lang w:bidi="en-US"/>
        </w:rPr>
        <w:t xml:space="preserve"> and </w:t>
      </w:r>
      <w:r w:rsidR="00065921" w:rsidRPr="00065921">
        <w:rPr>
          <w:bCs/>
          <w:iCs/>
          <w:lang w:bidi="en-US"/>
        </w:rPr>
        <w:fldChar w:fldCharType="begin"/>
      </w:r>
      <w:r>
        <w:rPr>
          <w:bCs/>
          <w:iCs/>
          <w:lang w:bidi="en-US"/>
        </w:rPr>
        <w:instrText xml:space="preserve"> ADDIN ZOTERO_ITEM {"sort":true,"citationItems":[{"uri":["http://zotero.org/users/local/cBuE6Qc1/items/XNH49UDW"]}]} </w:instrText>
      </w:r>
      <w:r w:rsidR="00065921" w:rsidRPr="00065921">
        <w:rPr>
          <w:bCs/>
          <w:iCs/>
          <w:lang w:bidi="en-US"/>
        </w:rPr>
        <w:fldChar w:fldCharType="separate"/>
      </w:r>
      <w:r w:rsidR="0032181D" w:rsidRPr="0032181D">
        <w:rPr>
          <w:rFonts w:cs="Times"/>
        </w:rPr>
        <w:t>[87]</w:t>
      </w:r>
      <w:r w:rsidR="00065921"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960324">
      <w:pPr>
        <w:pStyle w:val="ListParagraph"/>
        <w:ind w:left="0"/>
        <w:rPr>
          <w:bCs/>
          <w:iCs/>
          <w:lang w:bidi="en-US"/>
        </w:rPr>
      </w:pPr>
    </w:p>
    <w:p w:rsidR="00A369E7" w:rsidRDefault="00A369E7" w:rsidP="00960324">
      <w:pPr>
        <w:pStyle w:val="ListParagraph"/>
        <w:ind w:left="0"/>
        <w:outlineLvl w:val="2"/>
        <w:rPr>
          <w:bCs/>
          <w:i/>
          <w:iCs/>
          <w:lang w:bidi="en-US"/>
        </w:rPr>
      </w:pPr>
      <w:r w:rsidRPr="00A369E7">
        <w:rPr>
          <w:bCs/>
          <w:i/>
          <w:iCs/>
          <w:lang w:bidi="en-US"/>
        </w:rPr>
        <w:t>Self Monitoring:</w:t>
      </w:r>
    </w:p>
    <w:p w:rsidR="00A369E7" w:rsidRDefault="00A369E7" w:rsidP="00960324">
      <w:pPr>
        <w:pStyle w:val="ListParagraph"/>
        <w:ind w:left="0"/>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065921" w:rsidRPr="00065921">
        <w:rPr>
          <w:bCs/>
          <w:iCs/>
          <w:lang w:bidi="en-US"/>
        </w:rPr>
        <w:fldChar w:fldCharType="begin"/>
      </w:r>
      <w:r>
        <w:rPr>
          <w:bCs/>
          <w:iCs/>
          <w:lang w:bidi="en-US"/>
        </w:rPr>
        <w:instrText xml:space="preserve"> ADDIN ZOTERO_ITEM {"sort":true,"citationItems":[{"uri":["http://zotero.org/users/local/cBuE6Qc1/items/VG5X7XVX"]}]} </w:instrText>
      </w:r>
      <w:r w:rsidR="00065921" w:rsidRPr="00065921">
        <w:rPr>
          <w:bCs/>
          <w:iCs/>
          <w:lang w:bidi="en-US"/>
        </w:rPr>
        <w:fldChar w:fldCharType="separate"/>
      </w:r>
      <w:r w:rsidR="0032181D" w:rsidRPr="0032181D">
        <w:rPr>
          <w:rFonts w:cs="Times"/>
        </w:rPr>
        <w:t>[88]</w:t>
      </w:r>
      <w:r w:rsidR="00065921"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065921" w:rsidRPr="00065921">
        <w:rPr>
          <w:bCs/>
          <w:iCs/>
          <w:lang w:bidi="en-US"/>
        </w:rPr>
        <w:fldChar w:fldCharType="begin"/>
      </w:r>
      <w:r>
        <w:rPr>
          <w:bCs/>
          <w:iCs/>
          <w:lang w:bidi="en-US"/>
        </w:rPr>
        <w:instrText xml:space="preserve"> ADDIN ZOTERO_ITEM {"sort":true,"citationItems":[{"uri":["http://zotero.org/users/local/cBuE6Qc1/items/ZPPWA6EC"]}]} </w:instrText>
      </w:r>
      <w:r w:rsidR="00065921" w:rsidRPr="00065921">
        <w:rPr>
          <w:bCs/>
          <w:iCs/>
          <w:lang w:bidi="en-US"/>
        </w:rPr>
        <w:fldChar w:fldCharType="separate"/>
      </w:r>
      <w:r w:rsidR="0032181D" w:rsidRPr="0032181D">
        <w:rPr>
          <w:rFonts w:cs="Times"/>
        </w:rPr>
        <w:t>[89]</w:t>
      </w:r>
      <w:r w:rsidR="00065921"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065921" w:rsidRPr="00065921">
        <w:rPr>
          <w:bCs/>
          <w:iCs/>
          <w:lang w:bidi="en-US"/>
        </w:rPr>
        <w:fldChar w:fldCharType="begin"/>
      </w:r>
      <w:r>
        <w:rPr>
          <w:bCs/>
          <w:iCs/>
          <w:lang w:bidi="en-US"/>
        </w:rPr>
        <w:instrText xml:space="preserve"> ADDIN ZOTERO_ITEM {"sort":true,"citationItems":[{"uri":["http://zotero.org/users/local/cBuE6Qc1/items/W64E37TC"]}]} </w:instrText>
      </w:r>
      <w:r w:rsidR="00065921" w:rsidRPr="00065921">
        <w:rPr>
          <w:bCs/>
          <w:iCs/>
          <w:lang w:bidi="en-US"/>
        </w:rPr>
        <w:fldChar w:fldCharType="separate"/>
      </w:r>
      <w:r w:rsidR="0032181D" w:rsidRPr="0032181D">
        <w:rPr>
          <w:rFonts w:cs="Times"/>
        </w:rPr>
        <w:t>[90]</w:t>
      </w:r>
      <w:r w:rsidR="00065921"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960324">
      <w:pPr>
        <w:pStyle w:val="ListParagraph"/>
        <w:ind w:left="0"/>
        <w:rPr>
          <w:bCs/>
          <w:iCs/>
          <w:lang w:bidi="en-US"/>
        </w:rPr>
      </w:pPr>
    </w:p>
    <w:p w:rsidR="00A369E7" w:rsidRPr="00A369E7" w:rsidRDefault="00A369E7" w:rsidP="00960324">
      <w:pPr>
        <w:pStyle w:val="ListParagraph"/>
        <w:ind w:left="0"/>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065921" w:rsidRPr="00A369E7">
        <w:rPr>
          <w:bCs/>
          <w:lang w:bidi="en-US"/>
        </w:rPr>
        <w:fldChar w:fldCharType="begin"/>
      </w:r>
      <w:r>
        <w:rPr>
          <w:bCs/>
          <w:lang w:bidi="en-US"/>
        </w:rPr>
        <w:instrText xml:space="preserve"> ADDIN ZOTERO_ITEM {"sort":true,"citationItems":[{"uri":["http://zotero.org/users/local/cBuE6Qc1/items/AGHQQZM7"]}]} </w:instrText>
      </w:r>
      <w:r w:rsidR="00065921" w:rsidRPr="00A369E7">
        <w:rPr>
          <w:bCs/>
          <w:lang w:bidi="en-US"/>
        </w:rPr>
        <w:fldChar w:fldCharType="separate"/>
      </w:r>
      <w:r w:rsidR="0032181D" w:rsidRPr="0032181D">
        <w:rPr>
          <w:rFonts w:cs="Times"/>
        </w:rPr>
        <w:t>[91]</w:t>
      </w:r>
      <w:r w:rsidR="00065921" w:rsidRPr="00A369E7">
        <w:rPr>
          <w:bCs/>
          <w:lang w:bidi="en-US"/>
        </w:rPr>
        <w:fldChar w:fldCharType="end"/>
      </w:r>
      <w:r w:rsidRPr="00A369E7">
        <w:rPr>
          <w:bCs/>
          <w:lang w:bidi="en-US"/>
        </w:rPr>
        <w:t xml:space="preserve">. According to </w:t>
      </w:r>
      <w:r w:rsidR="00065921" w:rsidRPr="00A369E7">
        <w:rPr>
          <w:bCs/>
          <w:lang w:bidi="en-US"/>
        </w:rPr>
        <w:fldChar w:fldCharType="begin"/>
      </w:r>
      <w:r>
        <w:rPr>
          <w:bCs/>
          <w:lang w:bidi="en-US"/>
        </w:rPr>
        <w:instrText xml:space="preserve"> ADDIN ZOTERO_ITEM {"sort":true,"citationItems":[{"uri":["http://zotero.org/users/local/cBuE6Qc1/items/2JJ6S73Q"]}]} </w:instrText>
      </w:r>
      <w:r w:rsidR="00065921" w:rsidRPr="00A369E7">
        <w:rPr>
          <w:bCs/>
          <w:lang w:bidi="en-US"/>
        </w:rPr>
        <w:fldChar w:fldCharType="separate"/>
      </w:r>
      <w:r w:rsidR="0032181D" w:rsidRPr="0032181D">
        <w:rPr>
          <w:rFonts w:cs="Times"/>
        </w:rPr>
        <w:t>[92]</w:t>
      </w:r>
      <w:r w:rsidR="00065921"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w:t>
      </w:r>
      <w:r w:rsidRPr="00A369E7">
        <w:rPr>
          <w:bCs/>
          <w:lang w:bidi="en-US"/>
        </w:rPr>
        <w:lastRenderedPageBreak/>
        <w:t xml:space="preserve">accurately and to modify social skills, it is essential that children to be given feedback </w:t>
      </w:r>
      <w:r w:rsidR="00065921" w:rsidRPr="00A369E7">
        <w:rPr>
          <w:bCs/>
          <w:lang w:bidi="en-US"/>
        </w:rPr>
        <w:fldChar w:fldCharType="begin"/>
      </w:r>
      <w:r>
        <w:rPr>
          <w:bCs/>
          <w:lang w:bidi="en-US"/>
        </w:rPr>
        <w:instrText xml:space="preserve"> ADDIN ZOTERO_ITEM {"sort":true,"citationItems":[{"position":1,"uri":["http://zotero.org/users/local/cBuE6Qc1/items/NGX2EAF2"]}]} </w:instrText>
      </w:r>
      <w:r w:rsidR="00065921" w:rsidRPr="00A369E7">
        <w:rPr>
          <w:bCs/>
          <w:lang w:bidi="en-US"/>
        </w:rPr>
        <w:fldChar w:fldCharType="separate"/>
      </w:r>
      <w:r w:rsidR="0032181D" w:rsidRPr="0032181D">
        <w:rPr>
          <w:rFonts w:cs="Times"/>
        </w:rPr>
        <w:t>[77]</w:t>
      </w:r>
      <w:r w:rsidR="00065921" w:rsidRPr="00A369E7">
        <w:rPr>
          <w:bCs/>
          <w:lang w:bidi="en-US"/>
        </w:rPr>
        <w:fldChar w:fldCharType="end"/>
      </w:r>
      <w:r w:rsidR="00065921" w:rsidRPr="00A369E7">
        <w:rPr>
          <w:bCs/>
          <w:lang w:bidi="en-US"/>
        </w:rPr>
        <w:fldChar w:fldCharType="begin"/>
      </w:r>
      <w:r>
        <w:rPr>
          <w:bCs/>
          <w:lang w:bidi="en-US"/>
        </w:rPr>
        <w:instrText xml:space="preserve"> ADDIN ZOTERO_ITEM {"sort":true,"citationItems":[{"position":1,"uri":["http://zotero.org/users/local/cBuE6Qc1/items/58VEVI6B"]}]} </w:instrText>
      </w:r>
      <w:r w:rsidR="00065921" w:rsidRPr="00A369E7">
        <w:rPr>
          <w:bCs/>
          <w:lang w:bidi="en-US"/>
        </w:rPr>
        <w:fldChar w:fldCharType="separate"/>
      </w:r>
      <w:r w:rsidR="0032181D" w:rsidRPr="0032181D">
        <w:rPr>
          <w:rFonts w:cs="Times"/>
        </w:rPr>
        <w:t>[79]</w:t>
      </w:r>
      <w:r w:rsidR="00065921"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065921" w:rsidRPr="00A369E7">
        <w:rPr>
          <w:bCs/>
          <w:lang w:bidi="en-US"/>
        </w:rPr>
        <w:fldChar w:fldCharType="begin"/>
      </w:r>
      <w:r w:rsidR="005008E2">
        <w:rPr>
          <w:bCs/>
          <w:lang w:bidi="en-US"/>
        </w:rPr>
        <w:instrText xml:space="preserve"> ADDIN ZOTERO_ITEM {"sort":true,"citationItems":[{"uri":["http://zotero.org/users/local/cBuE6Qc1/items/C4NPFPQE"]}]} </w:instrText>
      </w:r>
      <w:r w:rsidR="00065921" w:rsidRPr="00A369E7">
        <w:rPr>
          <w:bCs/>
          <w:lang w:bidi="en-US"/>
        </w:rPr>
        <w:fldChar w:fldCharType="separate"/>
      </w:r>
      <w:r w:rsidR="0032181D" w:rsidRPr="0032181D">
        <w:rPr>
          <w:rFonts w:cs="Times"/>
        </w:rPr>
        <w:t>[93]</w:t>
      </w:r>
      <w:r w:rsidR="00065921"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403966" w:rsidRDefault="00403966" w:rsidP="00403966">
      <w:pPr>
        <w:pStyle w:val="Heading2"/>
        <w:rPr>
          <w:bCs w:val="0"/>
          <w:lang w:bidi="en-US"/>
        </w:rPr>
      </w:pPr>
      <w:r>
        <w:rPr>
          <w:bCs w:val="0"/>
          <w:lang w:bidi="en-US"/>
        </w:rPr>
        <w:t>Case study on a student how is blind</w:t>
      </w: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32181D" w:rsidRPr="0032181D">
          <w:rPr>
            <w:rFonts w:cs="Times"/>
          </w:rPr>
          <w:t>[94]</w:t>
        </w:r>
      </w:fldSimple>
      <w:fldSimple w:instr=" ADDIN ZOTERO_ITEM {&quot;sort&quot;:true,&quot;citationItems&quot;:[{&quot;uri&quot;:[&quot;http://zotero.org/users/local/cBuE6Qc1/items/WTTCUX29&quot;]}]} ">
        <w:r w:rsidR="0032181D" w:rsidRPr="0032181D">
          <w:rPr>
            <w:rFonts w:cs="Times"/>
          </w:rPr>
          <w:t>[95]</w:t>
        </w:r>
      </w:fldSimple>
      <w:fldSimple w:instr=" ADDIN ZOTERO_ITEM {&quot;sort&quot;:true,&quot;citationItems&quot;:[{&quot;uri&quot;:[&quot;http://zotero.org/users/local/cBuE6Qc1/items/P7C4QDGT&quot;]}]} ">
        <w:r w:rsidR="0032181D" w:rsidRPr="0032181D">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Pr="00EB270F" w:rsidRDefault="00EB270F" w:rsidP="00422082">
      <w:pPr>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065921">
        <w:rPr>
          <w:color w:val="000000"/>
        </w:rPr>
        <w:fldChar w:fldCharType="begin"/>
      </w:r>
      <w:r w:rsidR="00E22963">
        <w:rPr>
          <w:color w:val="000000"/>
        </w:rPr>
        <w:instrText xml:space="preserve"> ADDIN ZOTERO_ITEM {"sort":true,"citationItems":[{"uri":["http://zotero.org/users/local/cBuE6Qc1/items/E9SW9X7U"]}]} </w:instrText>
      </w:r>
      <w:r w:rsidR="00065921">
        <w:rPr>
          <w:color w:val="000000"/>
        </w:rPr>
        <w:fldChar w:fldCharType="separate"/>
      </w:r>
      <w:r w:rsidR="0032181D" w:rsidRPr="0032181D">
        <w:rPr>
          <w:rFonts w:cs="Times"/>
        </w:rPr>
        <w:t>[97]</w:t>
      </w:r>
      <w:r w:rsidR="00065921">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w:t>
      </w:r>
      <w:r w:rsidR="00E22963">
        <w:rPr>
          <w:color w:val="000000"/>
        </w:rPr>
        <w:lastRenderedPageBreak/>
        <w:t>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32181D" w:rsidRPr="0032181D">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32181D" w:rsidRPr="0032181D">
          <w:rPr>
            <w:rFonts w:cs="Times"/>
          </w:rPr>
          <w:t>[99]</w:t>
        </w:r>
      </w:fldSimple>
      <w:r>
        <w:t xml:space="preserve"> </w:t>
      </w:r>
      <w:fldSimple w:instr=" ADDIN ZOTERO_ITEM {&quot;sort&quot;:true,&quot;citationItems&quot;:[{&quot;uri&quot;:[&quot;http://zotero.org/users/local/cBuE6Qc1/items/I9ZBKHZG&quot;]}]} ">
        <w:r w:rsidR="0032181D" w:rsidRPr="0032181D">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32181D" w:rsidRPr="0032181D">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32181D" w:rsidRPr="0032181D">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32181D" w:rsidRPr="0032181D">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32181D" w:rsidRPr="0032181D">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32181D" w:rsidRPr="0032181D">
          <w:rPr>
            <w:rFonts w:cs="Times"/>
          </w:rPr>
          <w:t>[105]</w:t>
        </w:r>
      </w:fldSimple>
      <w:r>
        <w:t xml:space="preserve"> in the area of social monitoring hopes to </w:t>
      </w:r>
      <w:r>
        <w:lastRenderedPageBreak/>
        <w:t>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065921">
        <w:fldChar w:fldCharType="begin"/>
      </w:r>
      <w:r w:rsidR="005008E2">
        <w:instrText xml:space="preserve"> ADDIN ZOTERO_ITEM {"sort":true,"citationItems":[{"uri":["http://zotero.org/users/local/cBuE6Qc1/items/MZ7SMRV4"]}]} </w:instrText>
      </w:r>
      <w:r w:rsidR="00065921">
        <w:fldChar w:fldCharType="separate"/>
      </w:r>
      <w:r w:rsidR="0032181D" w:rsidRPr="0032181D">
        <w:rPr>
          <w:rFonts w:cs="Times"/>
        </w:rPr>
        <w:t>[106]</w:t>
      </w:r>
      <w:r w:rsidR="00065921">
        <w:fldChar w:fldCharType="end"/>
      </w:r>
      <w:r>
        <w:t xml:space="preserve"> and </w:t>
      </w:r>
      <w:r w:rsidR="00065921">
        <w:fldChar w:fldCharType="begin"/>
      </w:r>
      <w:r w:rsidR="005008E2">
        <w:instrText xml:space="preserve"> ADDIN ZOTERO_ITEM {"sort":true,"citationItems":[{"position":1,"uri":["http://zotero.org/users/local/cBuE6Qc1/items/S6U3Q3NU"]}]} </w:instrText>
      </w:r>
      <w:r w:rsidR="00065921">
        <w:fldChar w:fldCharType="separate"/>
      </w:r>
      <w:r w:rsidR="0032181D" w:rsidRPr="0032181D">
        <w:rPr>
          <w:rFonts w:cs="Times"/>
        </w:rPr>
        <w:t>[83]</w:t>
      </w:r>
      <w:r w:rsidR="00065921">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32181D" w:rsidRPr="0032181D">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32181D" w:rsidRPr="0032181D">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32181D" w:rsidRPr="0032181D">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6E7C1C"/>
    <w:p w:rsidR="00EB270F" w:rsidRDefault="00EB270F" w:rsidP="00EB270F">
      <w:pPr>
        <w:pStyle w:val="Heading2"/>
      </w:pPr>
      <w:r>
        <w:t>Observations:</w:t>
      </w:r>
    </w:p>
    <w:p w:rsidR="00EB270F" w:rsidRPr="00B473B7" w:rsidRDefault="00EB270F" w:rsidP="00EB270F">
      <w:pPr>
        <w:pStyle w:val="Heading3"/>
      </w:pPr>
      <w:r w:rsidRPr="00B473B7">
        <w:t xml:space="preserve">Observation 1: </w:t>
      </w:r>
    </w:p>
    <w:p w:rsidR="00EB270F" w:rsidRPr="00B473B7" w:rsidRDefault="00EB270F" w:rsidP="00EB270F">
      <w:r w:rsidRPr="00B473B7">
        <w:t>Assistive technology designed towards social assistance should be portable and wearable so that the users can use them at various social circumstances without any restriction to their everyday life.</w:t>
      </w:r>
    </w:p>
    <w:p w:rsidR="00EB270F" w:rsidRPr="00B473B7" w:rsidRDefault="00EB270F" w:rsidP="00EB270F">
      <w:pPr>
        <w:pStyle w:val="Heading3"/>
      </w:pPr>
      <w:r w:rsidRPr="00B473B7">
        <w:t xml:space="preserve">Observation 2: </w:t>
      </w:r>
    </w:p>
    <w:p w:rsidR="00EB270F" w:rsidRPr="00B473B7" w:rsidRDefault="00EB270F" w:rsidP="00EB270F">
      <w:r w:rsidRPr="00B473B7">
        <w:t>Assistive technology designed towards social assistance should allow seamless and discrete embodiment of sensors or actuators making sure the device does not become a social distraction.</w:t>
      </w:r>
    </w:p>
    <w:p w:rsidR="00EB270F" w:rsidRPr="00B473B7" w:rsidRDefault="00EB270F" w:rsidP="00EB270F">
      <w:pPr>
        <w:pStyle w:val="Heading3"/>
      </w:pPr>
      <w:r w:rsidRPr="00B473B7">
        <w:lastRenderedPageBreak/>
        <w:t xml:space="preserve">Observation 3: </w:t>
      </w:r>
    </w:p>
    <w:p w:rsidR="00EB270F" w:rsidRPr="00B473B7" w:rsidRDefault="00EB270F" w:rsidP="00EB270F">
      <w:r w:rsidRPr="00B473B7">
        <w:t>Assistive technology designed towards social assistance should incorporate mechanisms embodied on the user to determine both self and other’s social mannerism.</w:t>
      </w:r>
    </w:p>
    <w:p w:rsidR="00EB270F" w:rsidRPr="00B473B7" w:rsidRDefault="00EB270F" w:rsidP="00EB270F">
      <w:pPr>
        <w:pStyle w:val="Heading3"/>
      </w:pPr>
      <w:r w:rsidRPr="00B473B7">
        <w:t xml:space="preserve">Observation 4: </w:t>
      </w:r>
    </w:p>
    <w:p w:rsidR="00EB270F" w:rsidRPr="00B473B7" w:rsidRDefault="00EB270F" w:rsidP="00EB270F">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EB270F" w:rsidP="00EB270F">
      <w:pPr>
        <w:pStyle w:val="Heading3"/>
      </w:pPr>
      <w:r w:rsidRPr="00B473B7">
        <w:t xml:space="preserve">Observation 5: </w:t>
      </w:r>
    </w:p>
    <w:p w:rsidR="00EB270F" w:rsidRPr="00B473B7" w:rsidRDefault="00EB270F" w:rsidP="00EB270F">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422082" w:rsidP="00422082">
      <w:pPr>
        <w:pStyle w:val="Heading2"/>
      </w:pPr>
      <w:r>
        <w:t>Summary:</w:t>
      </w:r>
    </w:p>
    <w:p w:rsidR="00422082" w:rsidRPr="00B473B7" w:rsidRDefault="00B473B7" w:rsidP="00422082">
      <w:pPr>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065921">
        <w:fldChar w:fldCharType="begin"/>
      </w:r>
      <w:r w:rsidR="00F36F67">
        <w:instrText xml:space="preserve"> ADDIN ZOTERO_ITEM {"sort":true,"citationItems":[{"position":1,"uri":["http://zotero.org/users/local/cBuE6Qc1/items/U2GFDZ3N"]}]} </w:instrText>
      </w:r>
      <w:r w:rsidR="00065921">
        <w:fldChar w:fldCharType="separate"/>
      </w:r>
      <w:r w:rsidR="0032181D" w:rsidRPr="0032181D">
        <w:rPr>
          <w:rFonts w:cs="Times"/>
        </w:rPr>
        <w:t>[2]</w:t>
      </w:r>
      <w:r w:rsidR="00065921">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D81D75"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D81D75" w:rsidRDefault="00D81D75" w:rsidP="005D2DFA"/>
    <w:p w:rsidR="00CB7B5B" w:rsidRDefault="00CB7B5B" w:rsidP="005D2DFA"/>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38" w:type="pct"/>
          </w:tcPr>
          <w:p w:rsidR="00C72ECA" w:rsidRPr="00090149" w:rsidRDefault="00C72ECA" w:rsidP="00B534E4">
            <w:pPr>
              <w:spacing w:before="20" w:after="20"/>
              <w:rPr>
                <w:b/>
                <w:sz w:val="16"/>
                <w:szCs w:val="16"/>
              </w:rPr>
            </w:pPr>
            <w:r w:rsidRPr="00090149">
              <w:rPr>
                <w:b/>
                <w:sz w:val="16"/>
                <w:szCs w:val="16"/>
              </w:rPr>
              <w:t>Body Motion Analysis</w:t>
            </w:r>
          </w:p>
        </w:tc>
        <w:tc>
          <w:tcPr>
            <w:tcW w:w="28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B26EA6">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32181D" w:rsidRPr="0032181D">
              <w:rPr>
                <w:rFonts w:cs="Times"/>
                <w:sz w:val="16"/>
              </w:rPr>
              <w:t>[107]</w:t>
            </w:r>
            <w:r w:rsidRPr="00B20A8F">
              <w:rPr>
                <w:b/>
                <w:sz w:val="16"/>
                <w:szCs w:val="16"/>
              </w:rPr>
              <w:fldChar w:fldCharType="end"/>
            </w:r>
            <w:r w:rsidR="003D3051" w:rsidRPr="00B20A8F">
              <w:rPr>
                <w:b/>
                <w:sz w:val="16"/>
                <w:szCs w:val="16"/>
              </w:rPr>
              <w:t xml:space="preserve"> </w:t>
            </w:r>
          </w:p>
        </w:tc>
        <w:tc>
          <w:tcPr>
            <w:tcW w:w="308" w:type="pct"/>
            <w:shd w:val="pct12" w:color="auto" w:fill="auto"/>
          </w:tcPr>
          <w:p w:rsidR="003D3051" w:rsidRPr="00B20A8F" w:rsidRDefault="00065921"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32181D" w:rsidRPr="0032181D">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065921"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32181D" w:rsidRPr="0032181D">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32181D" w:rsidRPr="0032181D">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32181D" w:rsidRPr="0032181D">
              <w:rPr>
                <w:rFonts w:cs="Times"/>
                <w:sz w:val="16"/>
              </w:rPr>
              <w:t>[114]</w:t>
            </w:r>
            <w:r w:rsidRPr="00B20A8F">
              <w:rPr>
                <w:b/>
                <w:sz w:val="16"/>
                <w:szCs w:val="16"/>
              </w:rPr>
              <w:fldChar w:fldCharType="end"/>
            </w:r>
          </w:p>
        </w:tc>
        <w:tc>
          <w:tcPr>
            <w:tcW w:w="308"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32181D" w:rsidRPr="0032181D">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065921"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32181D" w:rsidRPr="0032181D">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32181D" w:rsidRPr="0032181D">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065921"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06592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370"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32181D" w:rsidRPr="0032181D">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32181D" w:rsidRPr="0032181D">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32181D" w:rsidRPr="0032181D">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32181D" w:rsidRPr="0032181D">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32181D" w:rsidRPr="0032181D">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06592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705DE1">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06592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32181D" w:rsidRPr="0032181D">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38" w:type="pct"/>
          </w:tcPr>
          <w:p w:rsidR="008C65DE" w:rsidRPr="00B20A8F" w:rsidRDefault="008C65DE" w:rsidP="00B534E4">
            <w:pPr>
              <w:spacing w:before="20" w:after="20"/>
              <w:rPr>
                <w:sz w:val="16"/>
                <w:szCs w:val="16"/>
              </w:rPr>
            </w:pPr>
          </w:p>
        </w:tc>
        <w:tc>
          <w:tcPr>
            <w:tcW w:w="28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065921"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32181D" w:rsidRPr="0032181D">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32181D" w:rsidRPr="0032181D">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06592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06592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065921"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32181D" w:rsidRPr="0032181D">
              <w:rPr>
                <w:rFonts w:cs="Times"/>
                <w:sz w:val="16"/>
              </w:rPr>
              <w:t>[131]</w:t>
            </w:r>
            <w:r w:rsidRPr="00B20A8F">
              <w:rPr>
                <w:sz w:val="16"/>
                <w:szCs w:val="16"/>
              </w:rPr>
              <w:fldChar w:fldCharType="end"/>
            </w: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065921"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32181D" w:rsidRPr="0032181D">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32181D" w:rsidRPr="0032181D">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32181D" w:rsidRPr="0032181D">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32181D" w:rsidRPr="0032181D">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065921"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38" w:type="pct"/>
          </w:tcPr>
          <w:p w:rsidR="003D3051" w:rsidRPr="00B20A8F" w:rsidRDefault="003D3051" w:rsidP="00B534E4">
            <w:pPr>
              <w:spacing w:before="20" w:after="20"/>
              <w:rPr>
                <w:sz w:val="16"/>
                <w:szCs w:val="16"/>
              </w:rPr>
            </w:pPr>
          </w:p>
        </w:tc>
        <w:tc>
          <w:tcPr>
            <w:tcW w:w="28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065921"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32181D" w:rsidRPr="0032181D">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32181D" w:rsidRPr="0032181D">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32181D" w:rsidRPr="0032181D">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B20A8F" w:rsidRPr="00B20A8F" w:rsidRDefault="00065921"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p>
        </w:tc>
      </w:tr>
      <w:tr w:rsidR="00B20A8F" w:rsidTr="00B26EA6">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Borders>
              <w:bottom w:val="single" w:sz="4" w:space="0" w:color="000000" w:themeColor="text1"/>
            </w:tcBorders>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p>
        </w:tc>
        <w:tc>
          <w:tcPr>
            <w:tcW w:w="338" w:type="pct"/>
          </w:tcPr>
          <w:p w:rsidR="00B20A8F" w:rsidRPr="00B20A8F" w:rsidRDefault="00B20A8F" w:rsidP="00B534E4">
            <w:pPr>
              <w:spacing w:before="20" w:after="20"/>
              <w:rPr>
                <w:sz w:val="16"/>
                <w:szCs w:val="16"/>
              </w:rPr>
            </w:pPr>
          </w:p>
        </w:tc>
        <w:tc>
          <w:tcPr>
            <w:tcW w:w="280"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32181D" w:rsidRPr="0032181D">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32181D" w:rsidRPr="0032181D">
              <w:rPr>
                <w:rFonts w:cs="Times"/>
                <w:sz w:val="16"/>
              </w:rPr>
              <w:t>[149]</w:t>
            </w:r>
            <w:r w:rsidRPr="00B20A8F">
              <w:rPr>
                <w:sz w:val="16"/>
                <w:szCs w:val="16"/>
              </w:rPr>
              <w:fldChar w:fldCharType="end"/>
            </w:r>
          </w:p>
        </w:tc>
        <w:tc>
          <w:tcPr>
            <w:tcW w:w="312"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32181D" w:rsidRPr="0032181D">
              <w:rPr>
                <w:rFonts w:cs="Times"/>
                <w:sz w:val="16"/>
              </w:rPr>
              <w:t>[150]</w:t>
            </w:r>
            <w:r w:rsidRPr="00B20A8F">
              <w:rPr>
                <w:sz w:val="16"/>
                <w:szCs w:val="16"/>
              </w:rPr>
              <w:fldChar w:fldCharType="end"/>
            </w:r>
          </w:p>
        </w:tc>
      </w:tr>
      <w:tr w:rsidR="00B20A8F" w:rsidTr="00B26EA6">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32181D" w:rsidRPr="0032181D">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shd w:val="pct12" w:color="auto" w:fill="auto"/>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32181D" w:rsidRPr="0032181D">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32181D" w:rsidRPr="0032181D">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32181D" w:rsidRPr="0032181D">
              <w:rPr>
                <w:rFonts w:cs="Times"/>
                <w:sz w:val="16"/>
              </w:rPr>
              <w:t>[153]</w:t>
            </w:r>
            <w:r>
              <w:rPr>
                <w:sz w:val="16"/>
                <w:szCs w:val="16"/>
              </w:rPr>
              <w:fldChar w:fldCharType="end"/>
            </w:r>
          </w:p>
        </w:tc>
        <w:tc>
          <w:tcPr>
            <w:tcW w:w="338"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32181D" w:rsidRPr="0032181D">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32181D" w:rsidRPr="0032181D">
              <w:rPr>
                <w:rFonts w:cs="Times"/>
                <w:sz w:val="16"/>
              </w:rPr>
              <w:t>[155]</w:t>
            </w:r>
            <w:r w:rsidRPr="00B20A8F">
              <w:rPr>
                <w:sz w:val="16"/>
                <w:szCs w:val="16"/>
              </w:rPr>
              <w:fldChar w:fldCharType="end"/>
            </w:r>
          </w:p>
        </w:tc>
        <w:tc>
          <w:tcPr>
            <w:tcW w:w="312" w:type="pct"/>
          </w:tcPr>
          <w:p w:rsidR="00B20A8F" w:rsidRPr="00B20A8F" w:rsidRDefault="00065921"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065921"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705DE1">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38" w:type="pct"/>
          </w:tcPr>
          <w:p w:rsidR="00B20A8F" w:rsidRPr="00B20A8F" w:rsidRDefault="00065921"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28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 w:rsidR="00B26EA6" w:rsidRDefault="00B26EA6" w:rsidP="005D2DFA">
      <w:pPr>
        <w:sectPr w:rsidR="00B26EA6" w:rsidSect="00090149">
          <w:pgSz w:w="15840" w:h="12240" w:orient="landscape"/>
          <w:pgMar w:top="720" w:right="720" w:bottom="720" w:left="720" w:header="720" w:footer="720" w:gutter="0"/>
          <w:cols w:space="720"/>
          <w:docGrid w:linePitch="360"/>
        </w:sectPr>
      </w:pPr>
    </w:p>
    <w:p w:rsidR="00E3034E" w:rsidRDefault="00B26EA6" w:rsidP="00B26EA6">
      <w:r>
        <w:lastRenderedPageBreak/>
        <w:t xml:space="preserve">The table above represents a comprehensive list of various technologies that exist in the computer vision and pattern recognition community that can offer solutions for providing non-verbal cues to people who are blind and visually impaired. While many interesting research questions exist under each of these sections, we focus on the two boxes that are shown in here as shaded cells. </w:t>
      </w:r>
      <w:r w:rsidR="00FF7D9C">
        <w:t>T</w:t>
      </w:r>
      <w:r>
        <w:t xml:space="preserve">he </w:t>
      </w:r>
      <w:r w:rsidR="00FF7D9C">
        <w:t xml:space="preserve">first cell </w:t>
      </w:r>
      <w:r>
        <w:t>under “Face &amp; Object Detection” along “Proxemics</w:t>
      </w:r>
      <w:r w:rsidR="00FF7D9C">
        <w:t>”</w:t>
      </w:r>
      <w:r>
        <w:t xml:space="preserve"> </w:t>
      </w:r>
      <w:r w:rsidR="00FF7D9C">
        <w:t xml:space="preserve">and </w:t>
      </w:r>
      <w:r>
        <w:t xml:space="preserve">the second cell under “Facial Motion Dynamics” along “Expressions and Emotions” refer to the important </w:t>
      </w:r>
      <w:r w:rsidR="00FF7D9C">
        <w:t>non-verbal cues that can be extracted from the face of an interaction partner. The later chapters in this document will introduce these computer vision techniques that will be used for improving face detection and facial analysis.</w:t>
      </w:r>
    </w:p>
    <w:p w:rsidR="00FF7D9C" w:rsidRDefault="00FF7D9C" w:rsidP="00B26EA6"/>
    <w:p w:rsidR="00FF7D9C" w:rsidRDefault="00FF7D9C" w:rsidP="00FF7D9C">
      <w:pPr>
        <w:pStyle w:val="Heading2"/>
      </w:pPr>
      <w:r>
        <w:t>Facial Expression Research:</w:t>
      </w:r>
    </w:p>
    <w:p w:rsidR="00FF7D9C" w:rsidRDefault="00FF7D9C" w:rsidP="00FF7D9C">
      <w:r>
        <w:t xml:space="preserve">Facial expression research has been popular among computer vision scientists for over a decade. Encompassed within the broader research issue of affect recognition, expression recognition has been growing alongside with other </w:t>
      </w:r>
      <w:r w:rsidR="0032181D">
        <w:t xml:space="preserve">bodily sensor signal processing. A history of affect recognition from audio and visual sensors along with state-of-the-art algorithms can be found in </w:t>
      </w:r>
      <w:fldSimple w:instr=" ADDIN ZOTERO_ITEM {&quot;sort&quot;:true,&quot;citationItems&quot;:[{&quot;uri&quot;:[&quot;http://zotero.org/users/local/cBuE6Qc1/items/VEEIJCQ4&quot;]}]} ">
        <w:r w:rsidR="0032181D" w:rsidRPr="0032181D">
          <w:rPr>
            <w:rFonts w:cs="Times"/>
          </w:rPr>
          <w:t>[156]</w:t>
        </w:r>
      </w:fldSimple>
      <w:r w:rsidR="0032181D">
        <w:t xml:space="preserve">. The table below shows the state-of-the-art in vision based facial expression recognition. The table is not a comprehensive representation of the algorithms that have been developed, but it provides a brief glimpse into the various feature selection algorithms, learning methodologies and classification paradigms that are being used. </w:t>
      </w:r>
      <w:r w:rsidR="00066F09">
        <w:t>While the state-of-the-art in expression recognition research is very high, from the perspective of developing real-time systems that can provide assistive technology support is still not at a pragmatic stage. This can be attributed to some important concepts that are not being addressed by the computing community. These include.</w:t>
      </w:r>
    </w:p>
    <w:p w:rsidR="00066F09" w:rsidRDefault="00066F09" w:rsidP="00066F09">
      <w:pPr>
        <w:pStyle w:val="ListParagraph"/>
        <w:numPr>
          <w:ilvl w:val="0"/>
          <w:numId w:val="20"/>
        </w:numPr>
      </w:pPr>
      <w:r>
        <w:t xml:space="preserve">Most research is focused on developing classification algorithms for facial expressions focused on seven basic expressions as described by Ekman and </w:t>
      </w:r>
      <w:r w:rsidR="00010C51">
        <w:rPr>
          <w:rFonts w:ascii="Times New Roman" w:hAnsi="Times New Roman" w:cs="Times New Roman"/>
          <w:szCs w:val="24"/>
        </w:rPr>
        <w:t>Friesen</w:t>
      </w:r>
      <w:r w:rsidR="00010C51">
        <w:t xml:space="preserve"> </w:t>
      </w:r>
      <w:fldSimple w:instr=" ADDIN ZOTERO_ITEM {&quot;sort&quot;:true,&quot;citationItems&quot;:[{&quot;position&quot;:1,&quot;uri&quot;:[&quot;http://zotero.org/users/local/cBuE6Qc1/items/DTMTPI65&quot;]}]} ">
        <w:r w:rsidRPr="00066F09">
          <w:rPr>
            <w:rFonts w:cs="Times"/>
          </w:rPr>
          <w:t>[67]</w:t>
        </w:r>
      </w:fldSimple>
      <w:r w:rsidR="00010C51">
        <w:t xml:space="preserve">, namely Happy, Sad, Surprise, Angry, Disgust, Fear and Neutral. </w:t>
      </w:r>
    </w:p>
    <w:p w:rsidR="007D2272" w:rsidRDefault="007D2272" w:rsidP="00066F09">
      <w:pPr>
        <w:pStyle w:val="ListParagraph"/>
        <w:numPr>
          <w:ilvl w:val="0"/>
          <w:numId w:val="20"/>
        </w:numPr>
      </w:pPr>
      <w:r>
        <w:t>The research works primarily with standard posed expression databases that are not very well representative of the spontaneous expressions that occur during everyday interpersonal interactions.</w:t>
      </w:r>
    </w:p>
    <w:p w:rsidR="007D2272" w:rsidRDefault="007D2272" w:rsidP="00066F09">
      <w:pPr>
        <w:pStyle w:val="ListParagraph"/>
        <w:numPr>
          <w:ilvl w:val="0"/>
          <w:numId w:val="20"/>
        </w:numPr>
      </w:pPr>
      <w:r>
        <w:t xml:space="preserve">While facial expression recognition has been analyzed from a classification perspective, in assistive technology solutions, it is more useful to develop a regression framework as it will allow access to subtle changes in facial mannerisms of the interaction partner. </w:t>
      </w:r>
    </w:p>
    <w:p w:rsidR="007D2272" w:rsidRDefault="007D2272" w:rsidP="00066F09">
      <w:pPr>
        <w:pStyle w:val="ListParagraph"/>
        <w:numPr>
          <w:ilvl w:val="0"/>
          <w:numId w:val="20"/>
        </w:numPr>
      </w:pPr>
      <w:r>
        <w:t xml:space="preserve">Most important, these algorithms have not been developed from the perspective of delivering the information back to a human (except certain assistive aides like </w:t>
      </w:r>
      <w:fldSimple w:instr=" ADDIN ZOTERO_ITEM {&quot;sort&quot;:true,&quot;citationItems&quot;:[{&quot;position&quot;:1,&quot;uri&quot;:[&quot;http://zotero.org/users/local/cBuE6Qc1/items/PK3NDMGZ&quot;]}]} ">
        <w:r w:rsidRPr="007D2272">
          <w:rPr>
            <w:rFonts w:cs="Times"/>
          </w:rPr>
          <w:t>[101]</w:t>
        </w:r>
      </w:fldSimple>
      <w:r>
        <w:t xml:space="preserve">). They have only focused on using these classifications in determining the affect of the user from a human computer interaction perspective. While this will allow </w:t>
      </w:r>
      <w:r w:rsidR="0078137D">
        <w:t>enhanced interactions in human-machine interfaces, the technology cannot be used effectively as an interface in human-human interaction. The focus of the social interaction assistant is to enhance the interactions between humans.</w:t>
      </w: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B26EA6" w:rsidRPr="00E3034E" w:rsidTr="00B26EA6">
        <w:tc>
          <w:tcPr>
            <w:tcW w:w="951" w:type="dxa"/>
            <w:vMerge w:val="restart"/>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w:t>
            </w:r>
          </w:p>
        </w:tc>
        <w:tc>
          <w:tcPr>
            <w:tcW w:w="1167" w:type="dxa"/>
            <w:vMerge w:val="restart"/>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B26EA6" w:rsidRPr="00E3034E" w:rsidTr="00B26EA6">
        <w:tc>
          <w:tcPr>
            <w:tcW w:w="951" w:type="dxa"/>
            <w:vMerge/>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p>
        </w:tc>
        <w:tc>
          <w:tcPr>
            <w:tcW w:w="892" w:type="dxa"/>
            <w:vMerge/>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p>
        </w:tc>
        <w:tc>
          <w:tcPr>
            <w:tcW w:w="1167" w:type="dxa"/>
            <w:vMerge/>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Pr="00E3034E">
              <w:rPr>
                <w:rFonts w:ascii="Times New Roman" w:hAnsi="Times New Roman" w:cs="Times New Roman"/>
                <w:color w:val="auto"/>
                <w:sz w:val="16"/>
                <w:szCs w:val="16"/>
              </w:rPr>
              <w:t>x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Pr="00E3034E">
              <w:rPr>
                <w:rFonts w:ascii="Times New Roman" w:hAnsi="Times New Roman" w:cs="Times New Roman"/>
                <w:color w:val="auto"/>
                <w:sz w:val="16"/>
                <w:szCs w:val="16"/>
              </w:rPr>
              <w:t>er</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Pr="00E3034E">
              <w:rPr>
                <w:rFonts w:ascii="Times New Roman" w:hAnsi="Times New Roman" w:cs="Times New Roman"/>
                <w:color w:val="auto"/>
                <w:sz w:val="16"/>
                <w:szCs w:val="16"/>
              </w:rPr>
              <w:t>ue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Pr="00E3034E">
              <w:rPr>
                <w:rFonts w:ascii="Times New Roman" w:hAnsi="Times New Roman" w:cs="Times New Roman"/>
                <w:color w:val="auto"/>
                <w:sz w:val="16"/>
                <w:szCs w:val="16"/>
              </w:rPr>
              <w:t>ea</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Pr="00E3034E">
              <w:rPr>
                <w:rFonts w:ascii="Times New Roman" w:hAnsi="Times New Roman" w:cs="Times New Roman"/>
                <w:color w:val="auto"/>
                <w:sz w:val="16"/>
                <w:szCs w:val="16"/>
              </w:rPr>
              <w:t>las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Pr="00E3034E">
              <w:rPr>
                <w:rFonts w:ascii="Times New Roman" w:hAnsi="Times New Roman" w:cs="Times New Roman"/>
                <w:color w:val="auto"/>
                <w:sz w:val="16"/>
                <w:szCs w:val="16"/>
              </w:rPr>
              <w:t>ub</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Pr="00E3034E">
              <w:rPr>
                <w:rFonts w:ascii="Times New Roman" w:hAnsi="Times New Roman" w:cs="Times New Roman"/>
                <w:color w:val="auto"/>
                <w:sz w:val="16"/>
                <w:szCs w:val="16"/>
              </w:rPr>
              <w:t>amp</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cc</w:t>
            </w:r>
            <w:r>
              <w:rPr>
                <w:rFonts w:ascii="Times New Roman" w:hAnsi="Times New Roman" w:cs="Times New Roman"/>
                <w:color w:val="auto"/>
                <w:sz w:val="16"/>
                <w:szCs w:val="16"/>
              </w:rPr>
              <w:t xml:space="preserve"> (%)</w:t>
            </w:r>
          </w:p>
        </w:tc>
      </w:tr>
      <w:tr w:rsidR="00B26EA6" w:rsidRPr="00E3034E" w:rsidTr="00B26EA6">
        <w:tc>
          <w:tcPr>
            <w:tcW w:w="951" w:type="dxa"/>
          </w:tcPr>
          <w:p w:rsidR="00B26EA6" w:rsidRPr="006B01A9" w:rsidRDefault="00065921" w:rsidP="00B26EA6">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B26EA6" w:rsidRPr="006B01A9">
              <w:rPr>
                <w:rFonts w:ascii="Times New Roman" w:hAnsi="Times New Roman" w:cs="Times New Roman"/>
                <w:b w:val="0"/>
                <w:color w:val="auto"/>
                <w:sz w:val="16"/>
                <w:szCs w:val="16"/>
              </w:rPr>
              <w:instrText xml:space="preserve"> ADDIN ZOTERO_ITEM {"sort":true,"citationItems":[{"uri":["http://zotero.org/users/local/cBuE6Qc1/items/8VHTZURT"]}]} </w:instrText>
            </w:r>
            <w:r w:rsidRPr="006B01A9">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57]</w:t>
            </w:r>
            <w:r w:rsidRPr="006B01A9">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B26EA6" w:rsidRPr="00E3034E" w:rsidTr="00B26EA6">
        <w:tc>
          <w:tcPr>
            <w:tcW w:w="951" w:type="dxa"/>
          </w:tcPr>
          <w:p w:rsidR="00B26EA6" w:rsidRPr="006B01A9" w:rsidRDefault="00065921" w:rsidP="00B26EA6">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B26EA6" w:rsidRPr="006B01A9">
              <w:rPr>
                <w:rFonts w:ascii="Times New Roman" w:hAnsi="Times New Roman" w:cs="Times New Roman"/>
                <w:b w:val="0"/>
                <w:color w:val="auto"/>
                <w:sz w:val="16"/>
                <w:szCs w:val="16"/>
              </w:rPr>
              <w:instrText xml:space="preserve"> ADDIN ZOTERO_ITEM {"sort":true,"citationItems":[{"uri":["http://zotero.org/users/local/cBuE6Qc1/items/CPS856MX"]}]} </w:instrText>
            </w:r>
            <w:r w:rsidRPr="006B01A9">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58]</w:t>
            </w:r>
            <w:r w:rsidRPr="006B01A9">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B26EA6" w:rsidRPr="00E3034E" w:rsidTr="00B26EA6">
        <w:tc>
          <w:tcPr>
            <w:tcW w:w="951" w:type="dxa"/>
          </w:tcPr>
          <w:p w:rsidR="00B26EA6" w:rsidRPr="006B01A9" w:rsidRDefault="00065921" w:rsidP="00B26EA6">
            <w:pPr>
              <w:pStyle w:val="Heading2"/>
              <w:spacing w:before="20" w:after="20"/>
              <w:jc w:val="center"/>
              <w:outlineLvl w:val="1"/>
              <w:rPr>
                <w:rFonts w:ascii="Times New Roman" w:hAnsi="Times New Roman" w:cs="Times New Roman"/>
                <w:b w:val="0"/>
                <w:color w:val="auto"/>
                <w:sz w:val="16"/>
                <w:szCs w:val="16"/>
              </w:rPr>
            </w:pPr>
            <w:r w:rsidRPr="006B01A9">
              <w:rPr>
                <w:rFonts w:ascii="Times New Roman" w:hAnsi="Times New Roman" w:cs="Times New Roman"/>
                <w:b w:val="0"/>
                <w:color w:val="auto"/>
                <w:sz w:val="16"/>
                <w:szCs w:val="16"/>
              </w:rPr>
              <w:fldChar w:fldCharType="begin"/>
            </w:r>
            <w:r w:rsidR="00B26EA6" w:rsidRPr="006B01A9">
              <w:rPr>
                <w:rFonts w:ascii="Times New Roman" w:hAnsi="Times New Roman" w:cs="Times New Roman"/>
                <w:b w:val="0"/>
                <w:color w:val="auto"/>
                <w:sz w:val="16"/>
                <w:szCs w:val="16"/>
              </w:rPr>
              <w:instrText xml:space="preserve"> ADDIN ZOTERO_ITEM {"sort":true,"citationItems":[{"uri":["http://zotero.org/users/local/cBuE6Qc1/items/MQ7T9484"]}]} </w:instrText>
            </w:r>
            <w:r w:rsidRPr="006B01A9">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59]</w:t>
            </w:r>
            <w:r w:rsidRPr="006B01A9">
              <w:rPr>
                <w:rFonts w:ascii="Times New Roman" w:hAnsi="Times New Roman" w:cs="Times New Roman"/>
                <w:b w:val="0"/>
                <w:color w:val="auto"/>
                <w:sz w:val="16"/>
                <w:szCs w:val="16"/>
              </w:rPr>
              <w:fldChar w:fldCharType="end"/>
            </w:r>
            <w:r w:rsidR="00B26EA6" w:rsidRPr="006B01A9">
              <w:rPr>
                <w:rFonts w:ascii="Times New Roman" w:hAnsi="Times New Roman" w:cs="Times New Roman"/>
                <w:b w:val="0"/>
                <w:color w:val="auto"/>
                <w:sz w:val="16"/>
                <w:szCs w:val="16"/>
              </w:rPr>
              <w:t xml:space="preserve"> </w:t>
            </w:r>
            <w:r w:rsidRPr="006B01A9">
              <w:rPr>
                <w:rFonts w:ascii="Times New Roman" w:hAnsi="Times New Roman" w:cs="Times New Roman"/>
                <w:b w:val="0"/>
                <w:color w:val="auto"/>
                <w:sz w:val="16"/>
                <w:szCs w:val="16"/>
              </w:rPr>
              <w:fldChar w:fldCharType="begin"/>
            </w:r>
            <w:r w:rsidR="00B26EA6" w:rsidRPr="006B01A9">
              <w:rPr>
                <w:rFonts w:ascii="Times New Roman" w:hAnsi="Times New Roman" w:cs="Times New Roman"/>
                <w:b w:val="0"/>
                <w:color w:val="auto"/>
                <w:sz w:val="16"/>
                <w:szCs w:val="16"/>
              </w:rPr>
              <w:instrText xml:space="preserve"> ADDIN ZOTERO_ITEM {"sort":true,"citationItems":[{"uri":["http://zotero.org/users/local/cBuE6Qc1/items/2BGKW59A"]}]} </w:instrText>
            </w:r>
            <w:r w:rsidRPr="006B01A9">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0]</w:t>
            </w:r>
            <w:r w:rsidRPr="006B01A9">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12</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NTEXCVFH"]}]}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1]</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K5UA25IC"]}]}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2]</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WV2FWFGU"]}]}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3]</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BXI6JI9S"]}]}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4]</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QX5TPBXX"]}]}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5]</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5117BE" w:rsidRDefault="00B26EA6" w:rsidP="00B26EA6">
            <w: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9ZT4Z2Q2"]}]}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6]</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HQ82F89B"]}]}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7]</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3DT9TKK2"]}]}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8]</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URD8MXBQ"]}]}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69]</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27JNIWPH"]}]}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0]</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E8ED4VNR"]}]}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1]</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BUN8Z6FF"]}]}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2]</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RKWKQCRV"]}]}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3]</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TUEFC4SS"]}]}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4]</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R54T7IV2"]}]}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5]</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RB4J42WD"]}]}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6]</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M4K6UK4M"]}]}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PWNK9D5S"]}]}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8]</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position":1,"uri":["http://zotero.org/users/local/cBuE6Qc1/items/M4K6UK4M"]}]}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7]</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NI84TD6W"]}]}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79]</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U5T7C637"]}]}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80]</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MMZTA2ST"]}]}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81]</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TXQRPSAT"]}]}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82]</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position":1,"uri":["http://zotero.org/users/local/cBuE6Qc1/items/MQ7T9484"]}]}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59]</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B26EA6" w:rsidRPr="00E3034E" w:rsidTr="00B26EA6">
        <w:tc>
          <w:tcPr>
            <w:tcW w:w="951" w:type="dxa"/>
          </w:tcPr>
          <w:p w:rsidR="00B26EA6" w:rsidRPr="005E5248" w:rsidRDefault="00065921" w:rsidP="00B26EA6">
            <w:pPr>
              <w:pStyle w:val="Heading2"/>
              <w:spacing w:before="20" w:after="20"/>
              <w:jc w:val="center"/>
              <w:outlineLvl w:val="1"/>
              <w:rPr>
                <w:rFonts w:ascii="Times New Roman" w:hAnsi="Times New Roman" w:cs="Times New Roman"/>
                <w:b w:val="0"/>
                <w:color w:val="auto"/>
                <w:sz w:val="16"/>
                <w:szCs w:val="16"/>
              </w:rPr>
            </w:pPr>
            <w:r w:rsidRPr="005E5248">
              <w:rPr>
                <w:rFonts w:ascii="Times New Roman" w:hAnsi="Times New Roman" w:cs="Times New Roman"/>
                <w:b w:val="0"/>
                <w:color w:val="auto"/>
                <w:sz w:val="16"/>
                <w:szCs w:val="16"/>
              </w:rPr>
              <w:fldChar w:fldCharType="begin"/>
            </w:r>
            <w:r w:rsidR="00B26EA6" w:rsidRPr="005E5248">
              <w:rPr>
                <w:rFonts w:ascii="Times New Roman" w:hAnsi="Times New Roman" w:cs="Times New Roman"/>
                <w:b w:val="0"/>
                <w:color w:val="auto"/>
                <w:sz w:val="16"/>
                <w:szCs w:val="16"/>
              </w:rPr>
              <w:instrText xml:space="preserve"> ADDIN ZOTERO_ITEM {"sort":true,"citationItems":[{"uri":["http://zotero.org/users/local/cBuE6Qc1/items/S6FTJ5H7"]}]} </w:instrText>
            </w:r>
            <w:r w:rsidRPr="005E5248">
              <w:rPr>
                <w:rFonts w:ascii="Times New Roman" w:hAnsi="Times New Roman" w:cs="Times New Roman"/>
                <w:b w:val="0"/>
                <w:color w:val="auto"/>
                <w:sz w:val="16"/>
                <w:szCs w:val="16"/>
              </w:rPr>
              <w:fldChar w:fldCharType="separate"/>
            </w:r>
            <w:r w:rsidR="0032181D" w:rsidRPr="0032181D">
              <w:rPr>
                <w:rFonts w:ascii="Times New Roman" w:hAnsi="Times New Roman" w:cs="Times New Roman"/>
                <w:sz w:val="16"/>
              </w:rPr>
              <w:t>[183]</w:t>
            </w:r>
            <w:r w:rsidRPr="005E5248">
              <w:rPr>
                <w:rFonts w:ascii="Times New Roman" w:hAnsi="Times New Roman" w:cs="Times New Roman"/>
                <w:b w:val="0"/>
                <w:color w:val="auto"/>
                <w:sz w:val="16"/>
                <w:szCs w:val="16"/>
              </w:rPr>
              <w:fldChar w:fldCharType="end"/>
            </w:r>
          </w:p>
        </w:tc>
        <w:tc>
          <w:tcPr>
            <w:tcW w:w="892"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p>
        </w:tc>
        <w:tc>
          <w:tcPr>
            <w:tcW w:w="796"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B26EA6" w:rsidRPr="00E3034E" w:rsidRDefault="00B26EA6" w:rsidP="00B26EA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B26EA6" w:rsidRDefault="007D2272" w:rsidP="007426FA">
      <w:pPr>
        <w:pStyle w:val="Heading2"/>
      </w:pPr>
      <w:r>
        <w:t>Summary:</w:t>
      </w:r>
    </w:p>
    <w:p w:rsidR="007D2272" w:rsidRDefault="007D2272" w:rsidP="007D2272">
      <w:r>
        <w:lastRenderedPageBreak/>
        <w:t xml:space="preserve">In summary, developing algorithms that can process the facial features of interaction partners for developing social interaction assistive technologies will require that they be able to </w:t>
      </w:r>
    </w:p>
    <w:p w:rsidR="0078137D" w:rsidRPr="0078137D" w:rsidRDefault="0078137D" w:rsidP="0078137D">
      <w:pPr>
        <w:pStyle w:val="ListParagraph"/>
        <w:numPr>
          <w:ilvl w:val="0"/>
          <w:numId w:val="22"/>
        </w:numPr>
        <w:rPr>
          <w:i/>
          <w:u w:val="single"/>
        </w:rPr>
      </w:pPr>
      <w:r w:rsidRPr="0078137D">
        <w:rPr>
          <w:i/>
          <w:u w:val="single"/>
        </w:rPr>
        <w:t>Deliver subtle facial movements to the users of the technology.</w:t>
      </w:r>
    </w:p>
    <w:p w:rsidR="0078137D" w:rsidRPr="0078137D" w:rsidRDefault="0078137D" w:rsidP="0078137D">
      <w:pPr>
        <w:pStyle w:val="ListParagraph"/>
        <w:numPr>
          <w:ilvl w:val="0"/>
          <w:numId w:val="22"/>
        </w:numPr>
        <w:rPr>
          <w:i/>
          <w:u w:val="single"/>
        </w:rPr>
      </w:pPr>
      <w:r w:rsidRPr="0078137D">
        <w:rPr>
          <w:i/>
          <w:u w:val="single"/>
        </w:rPr>
        <w:t>Allow the users to cognitively process spontaneous expressions.</w:t>
      </w:r>
    </w:p>
    <w:p w:rsidR="0078137D" w:rsidRPr="0078137D" w:rsidRDefault="0078137D" w:rsidP="0078137D">
      <w:pPr>
        <w:pStyle w:val="ListParagraph"/>
        <w:numPr>
          <w:ilvl w:val="0"/>
          <w:numId w:val="22"/>
        </w:numPr>
        <w:rPr>
          <w:i/>
          <w:u w:val="single"/>
        </w:rPr>
      </w:pPr>
      <w:r w:rsidRPr="0078137D">
        <w:rPr>
          <w:i/>
          <w:u w:val="single"/>
        </w:rPr>
        <w:t>Provide real-time tracking of facial movements in an unobtrusive manner.</w:t>
      </w:r>
    </w:p>
    <w:p w:rsidR="0078137D" w:rsidRPr="0078137D" w:rsidRDefault="0078137D" w:rsidP="0078137D">
      <w:pPr>
        <w:pStyle w:val="ListParagraph"/>
        <w:numPr>
          <w:ilvl w:val="0"/>
          <w:numId w:val="22"/>
        </w:numPr>
        <w:rPr>
          <w:i/>
          <w:u w:val="single"/>
        </w:rPr>
      </w:pPr>
      <w:r w:rsidRPr="0078137D">
        <w:rPr>
          <w:i/>
          <w:u w:val="single"/>
        </w:rPr>
        <w:t xml:space="preserve">Offer a mechanism to deliver these high bandwidth facial data back to the user in an effective manner. </w:t>
      </w:r>
    </w:p>
    <w:p w:rsidR="007426FA" w:rsidRDefault="007426FA" w:rsidP="007426FA">
      <w:pPr>
        <w:pStyle w:val="Heading2"/>
      </w:pPr>
      <w:r>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065921" w:rsidRPr="007426FA">
        <w:fldChar w:fldCharType="begin"/>
      </w:r>
      <w:r>
        <w:instrText xml:space="preserve"> ADDIN ZOTERO_ITEM {"sort":true,"citationItems":[{"uri":["http://zotero.org/users/local/cBuE6Qc1/items/NB687G26"]}]} </w:instrText>
      </w:r>
      <w:r w:rsidR="00065921" w:rsidRPr="007426FA">
        <w:fldChar w:fldCharType="separate"/>
      </w:r>
      <w:r w:rsidR="0032181D" w:rsidRPr="0032181D">
        <w:rPr>
          <w:rFonts w:cs="Times"/>
        </w:rPr>
        <w:t>[184]</w:t>
      </w:r>
      <w:r w:rsidR="00065921" w:rsidRPr="007426FA">
        <w:fldChar w:fldCharType="end"/>
      </w:r>
      <w:r w:rsidRPr="007426FA">
        <w:t>. Researchers have used single, double or triple orthogonal axis accelerometers to detect various activities of humans</w:t>
      </w:r>
    </w:p>
    <w:p w:rsidR="007426FA" w:rsidRPr="007426FA" w:rsidRDefault="007426FA" w:rsidP="007426FA"/>
    <w:p w:rsidR="005D23F6" w:rsidRPr="007426FA" w:rsidRDefault="007426FA" w:rsidP="007426FA">
      <w:r w:rsidRPr="007426FA">
        <w:t xml:space="preserve">In </w:t>
      </w:r>
      <w:r w:rsidR="00065921" w:rsidRPr="007426FA">
        <w:fldChar w:fldCharType="begin"/>
      </w:r>
      <w:r>
        <w:instrText xml:space="preserve"> ADDIN ZOTERO_ITEM {"sort":true,"citationItems":[{"uri":["http://zotero.org/users/local/cBuE6Qc1/items/TRRVZ8XN"]}]} </w:instrText>
      </w:r>
      <w:r w:rsidR="00065921" w:rsidRPr="007426FA">
        <w:fldChar w:fldCharType="separate"/>
      </w:r>
      <w:r w:rsidR="0032181D" w:rsidRPr="0032181D">
        <w:rPr>
          <w:rFonts w:cs="Times"/>
        </w:rPr>
        <w:t>[185]</w:t>
      </w:r>
      <w:r w:rsidR="00065921" w:rsidRPr="007426FA">
        <w:fldChar w:fldCharType="end"/>
      </w:r>
      <w:r w:rsidRPr="007426FA">
        <w:t xml:space="preserve">, the researchers provide a nice discussion on some of the ambulatory movements that can be extracted from accelerometers. Five bi-axial accelerometers are used in </w:t>
      </w:r>
      <w:r w:rsidR="00065921" w:rsidRPr="007426FA">
        <w:fldChar w:fldCharType="begin"/>
      </w:r>
      <w:r>
        <w:instrText xml:space="preserve"> ADDIN ZOTERO_ITEM {"sort":true,"citationItems":[{"position":1,"uri":["http://zotero.org/users/local/cBuE6Qc1/items/NB687G26"]}]} </w:instrText>
      </w:r>
      <w:r w:rsidR="00065921" w:rsidRPr="007426FA">
        <w:fldChar w:fldCharType="separate"/>
      </w:r>
      <w:r w:rsidR="0032181D" w:rsidRPr="0032181D">
        <w:rPr>
          <w:rFonts w:cs="Times"/>
        </w:rPr>
        <w:t>[184]</w:t>
      </w:r>
      <w:r w:rsidR="00065921" w:rsidRPr="007426FA">
        <w:fldChar w:fldCharType="end"/>
      </w:r>
      <w:r w:rsidRPr="007426FA">
        <w:t xml:space="preserve">, along with a decision tree classifier to detect and recognize 20 different activities of daily life. They report a recognition rate of over 85%. In </w:t>
      </w:r>
      <w:r w:rsidR="00065921" w:rsidRPr="007426FA">
        <w:fldChar w:fldCharType="begin"/>
      </w:r>
      <w:r>
        <w:instrText xml:space="preserve"> ADDIN ZOTERO_ITEM {"sort":true,"citationItems":[{"position":2,"uri":["http://zotero.org/users/local/cBuE6Qc1/items/NB687G26"]}]} </w:instrText>
      </w:r>
      <w:r w:rsidR="00065921" w:rsidRPr="007426FA">
        <w:fldChar w:fldCharType="separate"/>
      </w:r>
      <w:r w:rsidR="0032181D" w:rsidRPr="0032181D">
        <w:rPr>
          <w:rFonts w:cs="Times"/>
        </w:rPr>
        <w:t>[184]</w:t>
      </w:r>
      <w:r w:rsidR="00065921"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065921" w:rsidRPr="007426FA">
        <w:fldChar w:fldCharType="begin"/>
      </w:r>
      <w:r>
        <w:instrText xml:space="preserve"> ADDIN ZOTERO_ITEM {"sort":true,"citationItems":[{"uri":["http://zotero.org/users/local/cBuE6Qc1/items/IKZVVH4K"]}]} </w:instrText>
      </w:r>
      <w:r w:rsidR="00065921" w:rsidRPr="007426FA">
        <w:fldChar w:fldCharType="separate"/>
      </w:r>
      <w:r w:rsidR="0032181D" w:rsidRPr="0032181D">
        <w:rPr>
          <w:rFonts w:cs="Times"/>
        </w:rPr>
        <w:t>[186]</w:t>
      </w:r>
      <w:r w:rsidR="00065921" w:rsidRPr="007426FA">
        <w:fldChar w:fldCharType="end"/>
      </w:r>
      <w:r w:rsidRPr="007426FA">
        <w:t xml:space="preserve"> with a subject independent accuracy of 64%. Since each dimension of the accelerometer data is similar to audio waveform, popular Hidden Markov Models </w:t>
      </w:r>
      <w:r w:rsidR="00065921" w:rsidRPr="007426FA">
        <w:fldChar w:fldCharType="begin"/>
      </w:r>
      <w:r>
        <w:instrText xml:space="preserve"> ADDIN ZOTERO_ITEM {"sort":true,"citationItems":[{"uri":["http://zotero.org/users/local/cBuE6Qc1/items/SI4JVGV8"]}]} </w:instrText>
      </w:r>
      <w:r w:rsidR="00065921" w:rsidRPr="007426FA">
        <w:fldChar w:fldCharType="separate"/>
      </w:r>
      <w:r w:rsidR="0032181D" w:rsidRPr="0032181D">
        <w:rPr>
          <w:rFonts w:cs="Times"/>
        </w:rPr>
        <w:t>[187]</w:t>
      </w:r>
      <w:r w:rsidR="00065921" w:rsidRPr="007426FA">
        <w:fldChar w:fldCharType="end"/>
      </w:r>
      <w:r w:rsidRPr="007426FA">
        <w:t xml:space="preserve"> can be used to learn motion patterns. Reference </w:t>
      </w:r>
      <w:r w:rsidR="00065921" w:rsidRPr="007426FA">
        <w:fldChar w:fldCharType="begin"/>
      </w:r>
      <w:r>
        <w:instrText xml:space="preserve"> ADDIN ZOTERO_ITEM {"sort":true,"citationItems":[{"uri":["http://zotero.org/users/local/cBuE6Qc1/items/7W6TJ32H"]}]} </w:instrText>
      </w:r>
      <w:r w:rsidR="00065921" w:rsidRPr="007426FA">
        <w:fldChar w:fldCharType="separate"/>
      </w:r>
      <w:r w:rsidR="0032181D" w:rsidRPr="0032181D">
        <w:rPr>
          <w:rFonts w:cs="Times"/>
        </w:rPr>
        <w:t>[188]</w:t>
      </w:r>
      <w:r w:rsidR="00065921" w:rsidRPr="007426FA">
        <w:fldChar w:fldCharType="end"/>
      </w:r>
      <w:r w:rsidRPr="007426FA">
        <w:t xml:space="preserve"> used HMM to learn the accelerometer data for specific tasks performed by participants and reports a recognition rate of over 90%. In </w:t>
      </w:r>
      <w:r w:rsidR="00065921" w:rsidRPr="007426FA">
        <w:fldChar w:fldCharType="begin"/>
      </w:r>
      <w:r>
        <w:instrText xml:space="preserve"> ADDIN ZOTERO_ITEM {"sort":true,"citationItems":[{"uri":["http://zotero.org/users/local/cBuE6Qc1/items/T5UB3QXI"]}]} </w:instrText>
      </w:r>
      <w:r w:rsidR="00065921" w:rsidRPr="007426FA">
        <w:fldChar w:fldCharType="separate"/>
      </w:r>
      <w:r w:rsidR="0032181D" w:rsidRPr="0032181D">
        <w:rPr>
          <w:rFonts w:cs="Times"/>
        </w:rPr>
        <w:t>[189]</w:t>
      </w:r>
      <w:r w:rsidR="00065921" w:rsidRPr="007426FA">
        <w:fldChar w:fldCharType="end"/>
      </w:r>
      <w:r w:rsidRPr="007426FA">
        <w:t xml:space="preserve">, researchers have used two accelerometers placed on the arms of Kung-Fu practitioner and report a recognition accuracy of 3 Kung-Fu arm movements at 96.6%. Research work </w:t>
      </w:r>
      <w:r w:rsidR="00065921" w:rsidRPr="007426FA">
        <w:fldChar w:fldCharType="begin"/>
      </w:r>
      <w:r>
        <w:instrText xml:space="preserve"> ADDIN ZOTERO_ITEM {"sort":true,"citationItems":[{"uri":["http://zotero.org/users/local/cBuE6Qc1/items/WH6WXEAV"]}]} </w:instrText>
      </w:r>
      <w:r w:rsidR="00065921" w:rsidRPr="007426FA">
        <w:fldChar w:fldCharType="separate"/>
      </w:r>
      <w:r w:rsidR="0032181D" w:rsidRPr="0032181D">
        <w:rPr>
          <w:rFonts w:cs="Times"/>
        </w:rPr>
        <w:t>[190]</w:t>
      </w:r>
      <w:r w:rsidR="00065921"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065921" w:rsidRPr="007426FA">
        <w:fldChar w:fldCharType="begin"/>
      </w:r>
      <w:r w:rsidR="00AA5A41">
        <w:instrText xml:space="preserve"> ADDIN ZOTERO_ITEM {"sort":true,"citationItems":[{"uri":["http://zotero.org/users/local/cBuE6Qc1/items/2VQVVJZ5"]}]} </w:instrText>
      </w:r>
      <w:r w:rsidR="00065921" w:rsidRPr="007426FA">
        <w:fldChar w:fldCharType="separate"/>
      </w:r>
      <w:r w:rsidR="0032181D" w:rsidRPr="0032181D">
        <w:rPr>
          <w:rFonts w:cs="Times"/>
        </w:rPr>
        <w:t>[191]</w:t>
      </w:r>
      <w:r w:rsidR="00065921"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065921" w:rsidRPr="007426FA">
        <w:fldChar w:fldCharType="begin"/>
      </w:r>
      <w:r>
        <w:instrText xml:space="preserve"> ADDIN ZOTERO_ITEM {"sort":true,"citationItems":[{"uri":["http://zotero.org/users/local/cBuE6Qc1/items/A8F693PS"]}]} </w:instrText>
      </w:r>
      <w:r w:rsidR="00065921" w:rsidRPr="007426FA">
        <w:fldChar w:fldCharType="separate"/>
      </w:r>
      <w:r w:rsidR="0032181D" w:rsidRPr="0032181D">
        <w:rPr>
          <w:rFonts w:cs="Times"/>
        </w:rPr>
        <w:t>[192]</w:t>
      </w:r>
      <w:r w:rsidR="00065921"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r w:rsidR="00F975FA">
        <w:t xml:space="preserve"> </w:t>
      </w:r>
      <w:r w:rsidR="005D23F6">
        <w:t xml:space="preserve">While these motion sensors are capable of extraction very subtle motion patterns, they have not been exploited in detecting stereotypic mannerisms. </w:t>
      </w:r>
    </w:p>
    <w:p w:rsidR="00F43C00" w:rsidRDefault="00F43C00" w:rsidP="00F975FA">
      <w:pPr>
        <w:pStyle w:val="Heading3"/>
      </w:pPr>
      <w:r>
        <w:lastRenderedPageBreak/>
        <w:t>Summary:</w:t>
      </w:r>
    </w:p>
    <w:p w:rsidR="00F975FA" w:rsidRPr="00CE68CE" w:rsidRDefault="00F975FA" w:rsidP="00CE68CE">
      <w:pPr>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975FA" w:rsidRDefault="00F975FA" w:rsidP="00F975FA">
      <w:pPr>
        <w:pStyle w:val="Heading3"/>
      </w:pPr>
    </w:p>
    <w:p w:rsidR="00F43C00" w:rsidRDefault="00F43C00" w:rsidP="006F70A3">
      <w:pPr>
        <w:pStyle w:val="Heading1"/>
      </w:pPr>
      <w:r>
        <w:t>Delivering Non-verbal Cues:</w:t>
      </w:r>
      <w:r>
        <w:tab/>
      </w:r>
    </w:p>
    <w:p w:rsidR="00DF683E" w:rsidRPr="00DF683E" w:rsidRDefault="00DF683E" w:rsidP="00DF683E"/>
    <w:p w:rsidR="00180FE0" w:rsidRDefault="00755869" w:rsidP="00180FE0">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180FE0"/>
    <w:p w:rsidR="00DF683E" w:rsidRDefault="00DF683E" w:rsidP="00DF683E">
      <w:pPr>
        <w:pStyle w:val="Heading2"/>
      </w:pPr>
      <w:r>
        <w:t>Haptics:</w:t>
      </w:r>
    </w:p>
    <w:p w:rsidR="006A6DF3" w:rsidRDefault="006A6DF3" w:rsidP="0018318B">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065921">
        <w:rPr>
          <w:bCs/>
        </w:rPr>
        <w:fldChar w:fldCharType="begin"/>
      </w:r>
      <w:r w:rsidR="00F36407">
        <w:rPr>
          <w:bCs/>
        </w:rPr>
        <w:instrText xml:space="preserve"> ADDIN ZOTERO_ITEM {"sort":true,"citationItems":[{"uri":["http://zotero.org/users/local/cBuE6Qc1/items/KGC7Q8SJ"]}]} </w:instrText>
      </w:r>
      <w:r w:rsidR="00065921">
        <w:rPr>
          <w:bCs/>
        </w:rPr>
        <w:fldChar w:fldCharType="separate"/>
      </w:r>
      <w:r w:rsidR="0032181D" w:rsidRPr="0032181D">
        <w:rPr>
          <w:rFonts w:cs="Times"/>
        </w:rPr>
        <w:t>[193]</w:t>
      </w:r>
      <w:r w:rsidR="00065921">
        <w:rPr>
          <w:bCs/>
        </w:rPr>
        <w:fldChar w:fldCharType="end"/>
      </w:r>
      <w:r w:rsidR="00F36407">
        <w:rPr>
          <w:bCs/>
        </w:rPr>
        <w:t xml:space="preserve"> &amp; </w:t>
      </w:r>
      <w:r w:rsidR="00F36407" w:rsidRPr="00F36407">
        <w:rPr>
          <w:bCs/>
        </w:rPr>
        <w:t>Meissner's corpuscles</w:t>
      </w:r>
      <w:r w:rsidR="00065921">
        <w:rPr>
          <w:bCs/>
        </w:rPr>
        <w:fldChar w:fldCharType="begin"/>
      </w:r>
      <w:r w:rsidR="00BF1F1B">
        <w:rPr>
          <w:bCs/>
        </w:rPr>
        <w:instrText xml:space="preserve"> ADDIN ZOTERO_ITEM {"sort":true,"citationItems":[{"uri":["http://zotero.org/users/local/cBuE6Qc1/items/AZIFVD37"]}]} </w:instrText>
      </w:r>
      <w:r w:rsidR="00065921">
        <w:rPr>
          <w:bCs/>
        </w:rPr>
        <w:fldChar w:fldCharType="separate"/>
      </w:r>
      <w:r w:rsidR="0032181D" w:rsidRPr="0032181D">
        <w:rPr>
          <w:rFonts w:cs="Times"/>
        </w:rPr>
        <w:t>[194]</w:t>
      </w:r>
      <w:r w:rsidR="00065921">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32181D" w:rsidRPr="0032181D">
          <w:rPr>
            <w:rFonts w:cs="Times"/>
          </w:rPr>
          <w:t>[195]</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32181D" w:rsidRPr="0032181D">
          <w:rPr>
            <w:rFonts w:cs="Times"/>
          </w:rPr>
          <w:t>[196]</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32181D" w:rsidRPr="0032181D">
          <w:rPr>
            <w:rFonts w:cs="Times"/>
          </w:rPr>
          <w:t>[197]</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18318B"/>
    <w:p w:rsidR="00DF683E" w:rsidRDefault="00DF683E" w:rsidP="0018318B">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32181D" w:rsidRPr="0032181D">
          <w:rPr>
            <w:rFonts w:cs="Times"/>
          </w:rPr>
          <w:t>[198]</w:t>
        </w:r>
      </w:fldSimple>
      <w:r>
        <w:t xml:space="preserve">. As shown in the Figure XXX,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18318B">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2"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18318B">
      <w:r>
        <w:t>Figure XXX: The somatosensory homunculus with exaggerated body parts based on the mapping of haptic receptors in the brain.</w:t>
      </w:r>
    </w:p>
    <w:p w:rsidR="00DF683E" w:rsidRDefault="00DF683E" w:rsidP="0018318B"/>
    <w:p w:rsidR="009976A0" w:rsidRDefault="009976A0" w:rsidP="009976A0">
      <w:pPr>
        <w:pStyle w:val="Heading2"/>
      </w:pPr>
      <w:r>
        <w:t>Haptic interfaces for delivering interpersonal information:</w:t>
      </w:r>
    </w:p>
    <w:p w:rsidR="0038102D" w:rsidRDefault="0038102D" w:rsidP="0018318B">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18318B">
      <w:pPr>
        <w:sectPr w:rsidR="00CD2A7C" w:rsidSect="00090149">
          <w:pgSz w:w="12240" w:h="15840"/>
          <w:pgMar w:top="1440" w:right="1440" w:bottom="1440" w:left="1440" w:header="720" w:footer="720" w:gutter="0"/>
          <w:cols w:space="720"/>
          <w:docGrid w:linePitch="360"/>
        </w:sectPr>
      </w:pPr>
    </w:p>
    <w:p w:rsidR="00E7578F" w:rsidRDefault="00E7578F" w:rsidP="0018318B"/>
    <w:tbl>
      <w:tblPr>
        <w:tblStyle w:val="TableGrid"/>
        <w:tblW w:w="13245" w:type="dxa"/>
        <w:tblLook w:val="04A0"/>
      </w:tblPr>
      <w:tblGrid>
        <w:gridCol w:w="1141"/>
        <w:gridCol w:w="5116"/>
        <w:gridCol w:w="597"/>
        <w:gridCol w:w="1168"/>
        <w:gridCol w:w="1022"/>
        <w:gridCol w:w="1304"/>
        <w:gridCol w:w="1212"/>
        <w:gridCol w:w="1685"/>
      </w:tblGrid>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Name</w:t>
            </w:r>
          </w:p>
        </w:tc>
        <w:tc>
          <w:tcPr>
            <w:tcW w:w="5116" w:type="dxa"/>
          </w:tcPr>
          <w:p w:rsidR="002B02C6" w:rsidRPr="00773295" w:rsidRDefault="002B02C6" w:rsidP="0093705E">
            <w:pPr>
              <w:jc w:val="center"/>
              <w:rPr>
                <w:b/>
                <w:sz w:val="16"/>
                <w:szCs w:val="16"/>
              </w:rPr>
            </w:pPr>
            <w:r w:rsidRPr="00773295">
              <w:rPr>
                <w:b/>
                <w:sz w:val="16"/>
                <w:szCs w:val="16"/>
              </w:rPr>
              <w:t>Device</w:t>
            </w:r>
          </w:p>
        </w:tc>
        <w:tc>
          <w:tcPr>
            <w:tcW w:w="601" w:type="dxa"/>
          </w:tcPr>
          <w:p w:rsidR="002B02C6" w:rsidRPr="00773295" w:rsidRDefault="002B02C6" w:rsidP="0093705E">
            <w:pPr>
              <w:jc w:val="center"/>
              <w:rPr>
                <w:b/>
                <w:sz w:val="16"/>
                <w:szCs w:val="16"/>
              </w:rPr>
            </w:pPr>
            <w:r w:rsidRPr="00773295">
              <w:rPr>
                <w:b/>
                <w:sz w:val="16"/>
                <w:szCs w:val="16"/>
              </w:rPr>
              <w:t>Ref</w:t>
            </w:r>
          </w:p>
        </w:tc>
        <w:tc>
          <w:tcPr>
            <w:tcW w:w="1167" w:type="dxa"/>
          </w:tcPr>
          <w:p w:rsidR="002B02C6" w:rsidRPr="00773295" w:rsidRDefault="002B02C6" w:rsidP="0093705E">
            <w:pPr>
              <w:jc w:val="center"/>
              <w:rPr>
                <w:b/>
                <w:sz w:val="16"/>
                <w:szCs w:val="16"/>
              </w:rPr>
            </w:pPr>
            <w:r w:rsidRPr="00773295">
              <w:rPr>
                <w:b/>
                <w:sz w:val="16"/>
                <w:szCs w:val="16"/>
              </w:rPr>
              <w:t>Actuations</w:t>
            </w:r>
          </w:p>
        </w:tc>
        <w:tc>
          <w:tcPr>
            <w:tcW w:w="1038" w:type="dxa"/>
          </w:tcPr>
          <w:p w:rsidR="002B02C6" w:rsidRPr="00773295" w:rsidRDefault="002B02C6" w:rsidP="0093705E">
            <w:pPr>
              <w:jc w:val="center"/>
              <w:rPr>
                <w:b/>
                <w:sz w:val="16"/>
                <w:szCs w:val="16"/>
              </w:rPr>
            </w:pPr>
            <w:r w:rsidRPr="00773295">
              <w:rPr>
                <w:b/>
                <w:sz w:val="16"/>
                <w:szCs w:val="16"/>
              </w:rPr>
              <w:t>Major Organ</w:t>
            </w:r>
          </w:p>
        </w:tc>
        <w:tc>
          <w:tcPr>
            <w:tcW w:w="1329" w:type="dxa"/>
          </w:tcPr>
          <w:p w:rsidR="002B02C6" w:rsidRPr="00773295" w:rsidRDefault="002B02C6" w:rsidP="0093705E">
            <w:pPr>
              <w:jc w:val="center"/>
              <w:rPr>
                <w:b/>
                <w:sz w:val="16"/>
                <w:szCs w:val="16"/>
              </w:rPr>
            </w:pPr>
            <w:r w:rsidRPr="00773295">
              <w:rPr>
                <w:b/>
                <w:sz w:val="16"/>
                <w:szCs w:val="16"/>
              </w:rPr>
              <w:t>Non-verbal Cue</w:t>
            </w:r>
          </w:p>
        </w:tc>
        <w:tc>
          <w:tcPr>
            <w:tcW w:w="1212" w:type="dxa"/>
          </w:tcPr>
          <w:p w:rsidR="002B02C6" w:rsidRPr="00773295" w:rsidRDefault="002B02C6" w:rsidP="001706A0">
            <w:pPr>
              <w:jc w:val="center"/>
              <w:rPr>
                <w:b/>
                <w:sz w:val="16"/>
                <w:szCs w:val="16"/>
              </w:rPr>
            </w:pPr>
            <w:r w:rsidRPr="00773295">
              <w:rPr>
                <w:b/>
                <w:sz w:val="16"/>
                <w:szCs w:val="16"/>
              </w:rPr>
              <w:t>Application</w:t>
            </w:r>
          </w:p>
        </w:tc>
        <w:tc>
          <w:tcPr>
            <w:tcW w:w="1739" w:type="dxa"/>
          </w:tcPr>
          <w:p w:rsidR="002B02C6" w:rsidRPr="00773295" w:rsidRDefault="002B02C6" w:rsidP="004876BD">
            <w:pPr>
              <w:jc w:val="center"/>
              <w:rPr>
                <w:b/>
                <w:sz w:val="16"/>
                <w:szCs w:val="16"/>
              </w:rPr>
            </w:pPr>
            <w:r w:rsidRPr="00773295">
              <w:rPr>
                <w:b/>
                <w:sz w:val="16"/>
                <w:szCs w:val="16"/>
              </w:rPr>
              <w:t>User Experienc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inTouch</w:t>
            </w:r>
          </w:p>
        </w:tc>
        <w:tc>
          <w:tcPr>
            <w:tcW w:w="5116" w:type="dxa"/>
          </w:tcPr>
          <w:p w:rsidR="002B02C6" w:rsidRPr="00CD2A7C" w:rsidRDefault="002B02C6" w:rsidP="0093705E">
            <w:pPr>
              <w:jc w:val="center"/>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3"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4" cstate="print"/>
                          <a:srcRect/>
                          <a:stretch>
                            <a:fillRect/>
                          </a:stretch>
                        </pic:blipFill>
                        <pic:spPr bwMode="auto">
                          <a:xfrm>
                            <a:off x="0" y="0"/>
                            <a:ext cx="1300708" cy="648000"/>
                          </a:xfrm>
                          <a:prstGeom prst="rect">
                            <a:avLst/>
                          </a:prstGeom>
                        </pic:spPr>
                      </pic:pic>
                    </a:graphicData>
                  </a:graphic>
                </wp:inline>
              </w:drawing>
            </w:r>
          </w:p>
        </w:tc>
        <w:tc>
          <w:tcPr>
            <w:tcW w:w="601" w:type="dxa"/>
          </w:tcPr>
          <w:p w:rsidR="002B02C6" w:rsidRPr="00CD2A7C" w:rsidRDefault="00065921" w:rsidP="0093705E">
            <w:pPr>
              <w:jc w:val="center"/>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32181D" w:rsidRPr="0032181D">
              <w:rPr>
                <w:rFonts w:cs="Times"/>
                <w:sz w:val="16"/>
              </w:rPr>
              <w:t>[199]</w:t>
            </w:r>
            <w:r w:rsidRPr="00CD2A7C">
              <w:rPr>
                <w:sz w:val="16"/>
                <w:szCs w:val="16"/>
              </w:rPr>
              <w:fldChar w:fldCharType="end"/>
            </w:r>
          </w:p>
        </w:tc>
        <w:tc>
          <w:tcPr>
            <w:tcW w:w="1167" w:type="dxa"/>
          </w:tcPr>
          <w:p w:rsidR="002B02C6" w:rsidRPr="00CD2A7C" w:rsidRDefault="002B02C6" w:rsidP="0093705E">
            <w:pPr>
              <w:jc w:val="center"/>
              <w:rPr>
                <w:sz w:val="16"/>
                <w:szCs w:val="16"/>
              </w:rPr>
            </w:pPr>
            <w:r w:rsidRPr="00CD2A7C">
              <w:rPr>
                <w:sz w:val="16"/>
                <w:szCs w:val="16"/>
              </w:rPr>
              <w:t>Vibration Pressure Texture</w:t>
            </w:r>
          </w:p>
        </w:tc>
        <w:tc>
          <w:tcPr>
            <w:tcW w:w="1038" w:type="dxa"/>
          </w:tcPr>
          <w:p w:rsidR="002B02C6" w:rsidRPr="00CD2A7C" w:rsidRDefault="002B02C6" w:rsidP="0093705E">
            <w:pPr>
              <w:jc w:val="center"/>
              <w:rPr>
                <w:sz w:val="16"/>
                <w:szCs w:val="16"/>
              </w:rPr>
            </w:pPr>
            <w:r w:rsidRPr="00CD2A7C">
              <w:rPr>
                <w:sz w:val="16"/>
                <w:szCs w:val="16"/>
              </w:rPr>
              <w:t>Hand</w:t>
            </w:r>
          </w:p>
        </w:tc>
        <w:tc>
          <w:tcPr>
            <w:tcW w:w="1329" w:type="dxa"/>
          </w:tcPr>
          <w:p w:rsidR="002B02C6" w:rsidRPr="00CD2A7C" w:rsidRDefault="002B02C6" w:rsidP="0093705E">
            <w:pPr>
              <w:jc w:val="center"/>
              <w:rPr>
                <w:sz w:val="16"/>
                <w:szCs w:val="16"/>
              </w:rPr>
            </w:pPr>
            <w:r w:rsidRPr="00CD2A7C">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remote touch</w:t>
            </w:r>
          </w:p>
        </w:tc>
        <w:tc>
          <w:tcPr>
            <w:tcW w:w="1739" w:type="dxa"/>
          </w:tcPr>
          <w:p w:rsidR="002B02C6" w:rsidRPr="00CD2A7C" w:rsidRDefault="002B02C6" w:rsidP="0018318B">
            <w:pPr>
              <w:rPr>
                <w:sz w:val="16"/>
                <w:szCs w:val="16"/>
              </w:rPr>
            </w:pPr>
            <w:r w:rsidRPr="00CD2A7C">
              <w:rPr>
                <w:sz w:val="16"/>
                <w:szCs w:val="16"/>
              </w:rPr>
              <w:t>No Testing</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he Bed</w:t>
            </w:r>
          </w:p>
        </w:tc>
        <w:tc>
          <w:tcPr>
            <w:tcW w:w="5116" w:type="dxa"/>
          </w:tcPr>
          <w:p w:rsidR="002B02C6" w:rsidRPr="00CD2A7C" w:rsidRDefault="002B02C6" w:rsidP="0093705E">
            <w:pPr>
              <w:jc w:val="center"/>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5" cstate="print"/>
                          <a:stretch>
                            <a:fillRect/>
                          </a:stretch>
                        </pic:blipFill>
                        <pic:spPr>
                          <a:xfrm>
                            <a:off x="0" y="0"/>
                            <a:ext cx="2652898" cy="1828800"/>
                          </a:xfrm>
                          <a:prstGeom prst="rect">
                            <a:avLst/>
                          </a:prstGeom>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32181D" w:rsidRPr="0032181D">
              <w:rPr>
                <w:rFonts w:cs="Times"/>
                <w:sz w:val="16"/>
              </w:rPr>
              <w:t>[200]</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xture Temperature</w:t>
            </w:r>
          </w:p>
        </w:tc>
        <w:tc>
          <w:tcPr>
            <w:tcW w:w="1038" w:type="dxa"/>
          </w:tcPr>
          <w:p w:rsidR="002B02C6" w:rsidRPr="00CD2A7C" w:rsidRDefault="002B02C6" w:rsidP="0093705E">
            <w:pPr>
              <w:jc w:val="center"/>
              <w:rPr>
                <w:sz w:val="16"/>
                <w:szCs w:val="16"/>
              </w:rPr>
            </w:pPr>
            <w:r>
              <w:rPr>
                <w:sz w:val="16"/>
                <w:szCs w:val="16"/>
              </w:rPr>
              <w:t>Body</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interpersonal intimate communication</w:t>
            </w:r>
          </w:p>
        </w:tc>
        <w:tc>
          <w:tcPr>
            <w:tcW w:w="1739" w:type="dxa"/>
          </w:tcPr>
          <w:p w:rsidR="002B02C6" w:rsidRPr="00CD2A7C" w:rsidRDefault="002B02C6" w:rsidP="0018318B">
            <w:pPr>
              <w:rPr>
                <w:sz w:val="16"/>
                <w:szCs w:val="16"/>
              </w:rPr>
            </w:pPr>
            <w:r>
              <w:rPr>
                <w:sz w:val="16"/>
                <w:szCs w:val="16"/>
              </w:rPr>
              <w:t>Self report - System found to produce feelings of intimacy.</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andJive</w:t>
            </w:r>
          </w:p>
        </w:tc>
        <w:tc>
          <w:tcPr>
            <w:tcW w:w="5116" w:type="dxa"/>
          </w:tcPr>
          <w:p w:rsidR="002B02C6" w:rsidRPr="00CD2A7C" w:rsidRDefault="002B02C6" w:rsidP="0093705E">
            <w:pPr>
              <w:jc w:val="center"/>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6" cstate="print"/>
                          <a:srcRect/>
                          <a:stretch>
                            <a:fillRect/>
                          </a:stretch>
                        </pic:blipFill>
                        <pic:spPr bwMode="auto">
                          <a:xfrm>
                            <a:off x="0" y="0"/>
                            <a:ext cx="1977622" cy="1247930"/>
                          </a:xfrm>
                          <a:prstGeom prst="rect">
                            <a:avLst/>
                          </a:prstGeom>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32181D" w:rsidRPr="0032181D">
              <w:rPr>
                <w:rFonts w:cs="Times"/>
                <w:sz w:val="16"/>
              </w:rPr>
              <w:t>[201]</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Proprioception</w:t>
            </w:r>
          </w:p>
        </w:tc>
        <w:tc>
          <w:tcPr>
            <w:tcW w:w="1038" w:type="dxa"/>
          </w:tcPr>
          <w:p w:rsidR="002B02C6" w:rsidRPr="00CD2A7C" w:rsidRDefault="002B02C6" w:rsidP="0093705E">
            <w:pPr>
              <w:jc w:val="center"/>
              <w:rPr>
                <w:sz w:val="16"/>
                <w:szCs w:val="16"/>
              </w:rPr>
            </w:pPr>
            <w:r>
              <w:rPr>
                <w:sz w:val="16"/>
                <w:szCs w:val="16"/>
              </w:rPr>
              <w:t>Hand</w:t>
            </w:r>
          </w:p>
        </w:tc>
        <w:tc>
          <w:tcPr>
            <w:tcW w:w="1329" w:type="dxa"/>
          </w:tcPr>
          <w:p w:rsidR="002B02C6" w:rsidRPr="00CD2A7C" w:rsidRDefault="002B02C6" w:rsidP="0093705E">
            <w:pPr>
              <w:jc w:val="center"/>
              <w:rPr>
                <w:sz w:val="16"/>
                <w:szCs w:val="16"/>
              </w:rPr>
            </w:pPr>
            <w:r>
              <w:rPr>
                <w:sz w:val="16"/>
                <w:szCs w:val="16"/>
              </w:rPr>
              <w:t>Handshake Touch</w:t>
            </w:r>
          </w:p>
        </w:tc>
        <w:tc>
          <w:tcPr>
            <w:tcW w:w="1212" w:type="dxa"/>
          </w:tcPr>
          <w:p w:rsidR="002B02C6" w:rsidRPr="00CD2A7C" w:rsidRDefault="00526196" w:rsidP="001706A0">
            <w:pPr>
              <w:rPr>
                <w:sz w:val="16"/>
                <w:szCs w:val="16"/>
              </w:rPr>
            </w:pPr>
            <w:r>
              <w:rPr>
                <w:sz w:val="16"/>
                <w:szCs w:val="16"/>
              </w:rPr>
              <w:t>-</w:t>
            </w:r>
            <w:r w:rsidR="002B02C6">
              <w:rPr>
                <w:sz w:val="16"/>
                <w:szCs w:val="16"/>
              </w:rPr>
              <w:t>Interpersonal communication through new cueing language</w:t>
            </w:r>
          </w:p>
        </w:tc>
        <w:tc>
          <w:tcPr>
            <w:tcW w:w="1739" w:type="dxa"/>
          </w:tcPr>
          <w:p w:rsidR="002B02C6" w:rsidRPr="00CD2A7C" w:rsidRDefault="002B02C6" w:rsidP="0018318B">
            <w:pPr>
              <w:rPr>
                <w:sz w:val="16"/>
                <w:szCs w:val="16"/>
              </w:rPr>
            </w:pP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HyperMirror</w:t>
            </w:r>
          </w:p>
        </w:tc>
        <w:tc>
          <w:tcPr>
            <w:tcW w:w="5116" w:type="dxa"/>
          </w:tcPr>
          <w:p w:rsidR="002B02C6" w:rsidRPr="00CD2A7C" w:rsidRDefault="002B02C6" w:rsidP="0093705E">
            <w:pPr>
              <w:jc w:val="center"/>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7" cstate="print"/>
                          <a:stretch>
                            <a:fillRect/>
                          </a:stretch>
                        </pic:blipFill>
                        <pic:spPr>
                          <a:xfrm>
                            <a:off x="0" y="0"/>
                            <a:ext cx="3096754" cy="1783873"/>
                          </a:xfrm>
                          <a:prstGeom prst="rect">
                            <a:avLst/>
                          </a:prstGeom>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32181D" w:rsidRPr="0032181D">
              <w:rPr>
                <w:rFonts w:cs="Times"/>
                <w:sz w:val="16"/>
              </w:rPr>
              <w:t>[202]</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w:t>
            </w:r>
          </w:p>
        </w:tc>
        <w:tc>
          <w:tcPr>
            <w:tcW w:w="1038" w:type="dxa"/>
          </w:tcPr>
          <w:p w:rsidR="002B02C6" w:rsidRPr="00CD2A7C" w:rsidRDefault="002B02C6" w:rsidP="0093705E">
            <w:pPr>
              <w:jc w:val="center"/>
              <w:rPr>
                <w:sz w:val="16"/>
                <w:szCs w:val="16"/>
              </w:rPr>
            </w:pPr>
            <w:r>
              <w:rPr>
                <w:sz w:val="16"/>
                <w:szCs w:val="16"/>
              </w:rPr>
              <w:t>Shoulders</w:t>
            </w:r>
          </w:p>
        </w:tc>
        <w:tc>
          <w:tcPr>
            <w:tcW w:w="1329" w:type="dxa"/>
          </w:tcPr>
          <w:p w:rsidR="002B02C6" w:rsidRPr="00CD2A7C" w:rsidRDefault="002B02C6" w:rsidP="0093705E">
            <w:pPr>
              <w:jc w:val="center"/>
              <w:rPr>
                <w:sz w:val="16"/>
                <w:szCs w:val="16"/>
              </w:rPr>
            </w:pPr>
            <w:r w:rsidRPr="001706A0">
              <w:rPr>
                <w:sz w:val="16"/>
                <w:szCs w:val="16"/>
              </w:rPr>
              <w:t>interpersonal distance, relative position, crossing paths</w:t>
            </w:r>
          </w:p>
        </w:tc>
        <w:tc>
          <w:tcPr>
            <w:tcW w:w="1212" w:type="dxa"/>
          </w:tcPr>
          <w:p w:rsidR="00526196" w:rsidRDefault="00526196" w:rsidP="00526196">
            <w:pPr>
              <w:rPr>
                <w:sz w:val="16"/>
                <w:szCs w:val="16"/>
              </w:rPr>
            </w:pPr>
            <w:r>
              <w:rPr>
                <w:sz w:val="16"/>
                <w:szCs w:val="16"/>
              </w:rPr>
              <w:t>-</w:t>
            </w:r>
            <w:r w:rsidR="002B02C6">
              <w:rPr>
                <w:sz w:val="16"/>
                <w:szCs w:val="16"/>
              </w:rPr>
              <w:t xml:space="preserve">Remote crossing of paths. </w:t>
            </w:r>
          </w:p>
          <w:p w:rsidR="002B02C6" w:rsidRPr="00CD2A7C" w:rsidRDefault="00526196" w:rsidP="00526196">
            <w:pPr>
              <w:rPr>
                <w:sz w:val="16"/>
                <w:szCs w:val="16"/>
              </w:rPr>
            </w:pPr>
            <w:r>
              <w:rPr>
                <w:sz w:val="16"/>
                <w:szCs w:val="16"/>
              </w:rPr>
              <w:t>-</w:t>
            </w:r>
            <w:r w:rsidR="002B02C6">
              <w:rPr>
                <w:sz w:val="16"/>
                <w:szCs w:val="16"/>
              </w:rPr>
              <w:t>Initiating interaction in strangers across distance. Tap to initiate conversation.</w:t>
            </w:r>
          </w:p>
        </w:tc>
        <w:tc>
          <w:tcPr>
            <w:tcW w:w="1739" w:type="dxa"/>
          </w:tcPr>
          <w:p w:rsidR="002B02C6" w:rsidRDefault="002B02C6" w:rsidP="0018318B">
            <w:pPr>
              <w:rPr>
                <w:sz w:val="16"/>
                <w:szCs w:val="16"/>
              </w:rPr>
            </w:pPr>
            <w:r>
              <w:rPr>
                <w:sz w:val="16"/>
                <w:szCs w:val="16"/>
              </w:rPr>
              <w:t>Eye contact was made across distant users.</w:t>
            </w:r>
          </w:p>
          <w:p w:rsidR="002B02C6" w:rsidRDefault="002B02C6" w:rsidP="0018318B">
            <w:pPr>
              <w:rPr>
                <w:sz w:val="16"/>
                <w:szCs w:val="16"/>
              </w:rPr>
            </w:pPr>
            <w:r>
              <w:rPr>
                <w:sz w:val="16"/>
                <w:szCs w:val="16"/>
              </w:rPr>
              <w:t xml:space="preserve">Tap signal aroused attention. </w:t>
            </w:r>
          </w:p>
          <w:p w:rsidR="002B02C6" w:rsidRPr="00CD2A7C" w:rsidRDefault="002B02C6" w:rsidP="00804015">
            <w:pPr>
              <w:rPr>
                <w:sz w:val="16"/>
                <w:szCs w:val="16"/>
              </w:rPr>
            </w:pPr>
            <w:r>
              <w:rPr>
                <w:sz w:val="16"/>
                <w:szCs w:val="16"/>
              </w:rPr>
              <w:t>Crossing paths initiated conversations</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lastRenderedPageBreak/>
              <w:t>VinroBod</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essure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Convey remote interpersonal cues.</w:t>
            </w:r>
          </w:p>
        </w:tc>
        <w:tc>
          <w:tcPr>
            <w:tcW w:w="1739" w:type="dxa"/>
          </w:tcPr>
          <w:p w:rsidR="002B02C6" w:rsidRPr="00CD2A7C" w:rsidRDefault="002B02C6" w:rsidP="0018318B">
            <w:pPr>
              <w:rPr>
                <w:sz w:val="16"/>
                <w:szCs w:val="16"/>
              </w:rPr>
            </w:pPr>
            <w:r>
              <w:rPr>
                <w:sz w:val="16"/>
                <w:szCs w:val="16"/>
              </w:rPr>
              <w:t>15 subjects found the device useful and intui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What’s Shaking</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Temperat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Proxemics</w:t>
            </w:r>
          </w:p>
        </w:tc>
        <w:tc>
          <w:tcPr>
            <w:tcW w:w="1212" w:type="dxa"/>
          </w:tcPr>
          <w:p w:rsidR="002B02C6" w:rsidRDefault="00526196" w:rsidP="001706A0">
            <w:pPr>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1706A0">
            <w:pPr>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1739" w:type="dxa"/>
          </w:tcPr>
          <w:p w:rsidR="002B02C6" w:rsidRPr="00CD2A7C" w:rsidRDefault="002B02C6" w:rsidP="0018318B">
            <w:pPr>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Tele Handshake</w:t>
            </w:r>
          </w:p>
        </w:tc>
        <w:tc>
          <w:tcPr>
            <w:tcW w:w="5116" w:type="dxa"/>
          </w:tcPr>
          <w:p w:rsidR="002B02C6" w:rsidRPr="00CD2A7C" w:rsidRDefault="002B02C6" w:rsidP="0093705E">
            <w:pPr>
              <w:jc w:val="center"/>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0" cstate="print"/>
                          <a:stretch>
                            <a:fillRect/>
                          </a:stretch>
                        </pic:blipFill>
                        <pic:spPr>
                          <a:xfrm>
                            <a:off x="0" y="0"/>
                            <a:ext cx="2559273" cy="2065609"/>
                          </a:xfrm>
                          <a:prstGeom prst="rect">
                            <a:avLst/>
                          </a:prstGeom>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32181D" w:rsidRPr="0032181D">
              <w:rPr>
                <w:rFonts w:cs="Times"/>
                <w:sz w:val="16"/>
              </w:rPr>
              <w:t>[204]</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Proprioception</w:t>
            </w:r>
          </w:p>
        </w:tc>
        <w:tc>
          <w:tcPr>
            <w:tcW w:w="1038" w:type="dxa"/>
          </w:tcPr>
          <w:p w:rsidR="002B02C6" w:rsidRPr="00CD2A7C" w:rsidRDefault="002B02C6" w:rsidP="0093705E">
            <w:pPr>
              <w:jc w:val="center"/>
              <w:rPr>
                <w:sz w:val="16"/>
                <w:szCs w:val="16"/>
              </w:rPr>
            </w:pPr>
            <w:r>
              <w:rPr>
                <w:sz w:val="16"/>
                <w:szCs w:val="16"/>
              </w:rPr>
              <w:t>Hnads</w:t>
            </w:r>
          </w:p>
        </w:tc>
        <w:tc>
          <w:tcPr>
            <w:tcW w:w="1329" w:type="dxa"/>
          </w:tcPr>
          <w:p w:rsidR="002B02C6" w:rsidRPr="00CD2A7C" w:rsidRDefault="002B02C6" w:rsidP="0093705E">
            <w:pPr>
              <w:jc w:val="center"/>
              <w:rPr>
                <w:sz w:val="16"/>
                <w:szCs w:val="16"/>
              </w:rPr>
            </w:pPr>
            <w:r>
              <w:rPr>
                <w:sz w:val="16"/>
                <w:szCs w:val="16"/>
              </w:rPr>
              <w:t>Touch</w:t>
            </w:r>
          </w:p>
        </w:tc>
        <w:tc>
          <w:tcPr>
            <w:tcW w:w="1212" w:type="dxa"/>
          </w:tcPr>
          <w:p w:rsidR="002B02C6" w:rsidRPr="00CD2A7C" w:rsidRDefault="00526196" w:rsidP="001706A0">
            <w:pPr>
              <w:rPr>
                <w:sz w:val="16"/>
                <w:szCs w:val="16"/>
              </w:rPr>
            </w:pPr>
            <w:r>
              <w:rPr>
                <w:sz w:val="16"/>
                <w:szCs w:val="16"/>
              </w:rPr>
              <w:t>-</w:t>
            </w:r>
            <w:r w:rsidR="002B02C6">
              <w:rPr>
                <w:sz w:val="16"/>
                <w:szCs w:val="16"/>
              </w:rPr>
              <w:t>Remote handshake between interaction partners</w:t>
            </w:r>
          </w:p>
        </w:tc>
        <w:tc>
          <w:tcPr>
            <w:tcW w:w="1739" w:type="dxa"/>
          </w:tcPr>
          <w:p w:rsidR="002B02C6" w:rsidRDefault="002B02C6" w:rsidP="0018318B">
            <w:pPr>
              <w:rPr>
                <w:sz w:val="16"/>
                <w:szCs w:val="16"/>
              </w:rPr>
            </w:pPr>
            <w:r>
              <w:rPr>
                <w:sz w:val="16"/>
                <w:szCs w:val="16"/>
              </w:rPr>
              <w:t>65% Satisfaction</w:t>
            </w:r>
          </w:p>
          <w:p w:rsidR="002B02C6" w:rsidRDefault="002B02C6" w:rsidP="0018318B">
            <w:pPr>
              <w:rPr>
                <w:sz w:val="16"/>
                <w:szCs w:val="16"/>
              </w:rPr>
            </w:pPr>
            <w:r>
              <w:rPr>
                <w:sz w:val="16"/>
                <w:szCs w:val="16"/>
              </w:rPr>
              <w:t>55% Convincing</w:t>
            </w:r>
          </w:p>
          <w:p w:rsidR="002B02C6" w:rsidRPr="00CD2A7C" w:rsidRDefault="002B02C6" w:rsidP="0018318B">
            <w:pPr>
              <w:rPr>
                <w:sz w:val="16"/>
                <w:szCs w:val="16"/>
              </w:rPr>
            </w:pPr>
            <w:r>
              <w:rPr>
                <w:sz w:val="16"/>
                <w:szCs w:val="16"/>
              </w:rPr>
              <w:t>60% Intiutive</w:t>
            </w:r>
          </w:p>
        </w:tc>
      </w:tr>
      <w:tr w:rsidR="00C22B29" w:rsidRPr="00CD2A7C" w:rsidTr="002B02C6">
        <w:tc>
          <w:tcPr>
            <w:tcW w:w="1043" w:type="dxa"/>
          </w:tcPr>
          <w:p w:rsidR="002B02C6" w:rsidRPr="00773295" w:rsidRDefault="002B02C6" w:rsidP="0093705E">
            <w:pPr>
              <w:jc w:val="center"/>
              <w:rPr>
                <w:b/>
                <w:sz w:val="16"/>
                <w:szCs w:val="16"/>
              </w:rPr>
            </w:pPr>
            <w:r w:rsidRPr="00773295">
              <w:rPr>
                <w:b/>
                <w:sz w:val="16"/>
                <w:szCs w:val="16"/>
              </w:rPr>
              <w:t>Com Touch</w:t>
            </w:r>
          </w:p>
        </w:tc>
        <w:tc>
          <w:tcPr>
            <w:tcW w:w="5116" w:type="dxa"/>
          </w:tcPr>
          <w:p w:rsidR="002B02C6" w:rsidRPr="00CD2A7C" w:rsidRDefault="002B02C6" w:rsidP="0093705E">
            <w:pPr>
              <w:jc w:val="center"/>
              <w:rPr>
                <w:sz w:val="16"/>
                <w:szCs w:val="16"/>
              </w:rPr>
            </w:pPr>
            <w:r>
              <w:rPr>
                <w:noProof/>
                <w:sz w:val="16"/>
                <w:szCs w:val="16"/>
                <w:lang w:eastAsia="en-US"/>
              </w:rPr>
              <w:drawing>
                <wp:inline distT="0" distB="0" distL="0" distR="0">
                  <wp:extent cx="2386965" cy="1828800"/>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a:off x="0" y="0"/>
                            <a:ext cx="2386965" cy="1828800"/>
                          </a:xfrm>
                          <a:prstGeom prst="rect">
                            <a:avLst/>
                          </a:prstGeom>
                          <a:noFill/>
                          <a:ln w="9525">
                            <a:noFill/>
                            <a:miter lim="800000"/>
                            <a:headEnd/>
                            <a:tailEnd/>
                          </a:ln>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32181D" w:rsidRPr="0032181D">
              <w:rPr>
                <w:rFonts w:cs="Times"/>
                <w:sz w:val="16"/>
              </w:rPr>
              <w:t>[205]</w:t>
            </w:r>
            <w:r>
              <w:rPr>
                <w:sz w:val="16"/>
                <w:szCs w:val="16"/>
              </w:rPr>
              <w:fldChar w:fldCharType="end"/>
            </w:r>
          </w:p>
        </w:tc>
        <w:tc>
          <w:tcPr>
            <w:tcW w:w="1167" w:type="dxa"/>
          </w:tcPr>
          <w:p w:rsidR="002B02C6" w:rsidRPr="00CD2A7C" w:rsidRDefault="002B02C6" w:rsidP="0093705E">
            <w:pPr>
              <w:jc w:val="center"/>
              <w:rPr>
                <w:sz w:val="16"/>
                <w:szCs w:val="16"/>
              </w:rPr>
            </w:pPr>
            <w:r>
              <w:rPr>
                <w:sz w:val="16"/>
                <w:szCs w:val="16"/>
              </w:rPr>
              <w:t>Vibration Pressure</w:t>
            </w:r>
          </w:p>
        </w:tc>
        <w:tc>
          <w:tcPr>
            <w:tcW w:w="1038" w:type="dxa"/>
          </w:tcPr>
          <w:p w:rsidR="002B02C6" w:rsidRPr="00CD2A7C" w:rsidRDefault="002B02C6" w:rsidP="0093705E">
            <w:pPr>
              <w:jc w:val="center"/>
              <w:rPr>
                <w:sz w:val="16"/>
                <w:szCs w:val="16"/>
              </w:rPr>
            </w:pPr>
            <w:r>
              <w:rPr>
                <w:sz w:val="16"/>
                <w:szCs w:val="16"/>
              </w:rPr>
              <w:t>Hands</w:t>
            </w:r>
          </w:p>
        </w:tc>
        <w:tc>
          <w:tcPr>
            <w:tcW w:w="1329" w:type="dxa"/>
          </w:tcPr>
          <w:p w:rsidR="002B02C6" w:rsidRPr="00CD2A7C" w:rsidRDefault="002B02C6" w:rsidP="0093705E">
            <w:pPr>
              <w:jc w:val="center"/>
              <w:rPr>
                <w:sz w:val="16"/>
                <w:szCs w:val="16"/>
              </w:rPr>
            </w:pPr>
            <w:r>
              <w:rPr>
                <w:sz w:val="16"/>
                <w:szCs w:val="16"/>
              </w:rPr>
              <w:t>Touch Emotions</w:t>
            </w:r>
          </w:p>
        </w:tc>
        <w:tc>
          <w:tcPr>
            <w:tcW w:w="1212" w:type="dxa"/>
          </w:tcPr>
          <w:p w:rsidR="002B02C6" w:rsidRDefault="00526196" w:rsidP="001706A0">
            <w:pPr>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1706A0">
            <w:pPr>
              <w:rPr>
                <w:sz w:val="16"/>
                <w:szCs w:val="16"/>
              </w:rPr>
            </w:pPr>
            <w:r>
              <w:rPr>
                <w:sz w:val="16"/>
                <w:szCs w:val="16"/>
              </w:rPr>
              <w:t>-</w:t>
            </w:r>
            <w:r w:rsidR="002B02C6">
              <w:rPr>
                <w:sz w:val="16"/>
                <w:szCs w:val="16"/>
              </w:rPr>
              <w:t>Remote participant squeezes one end and a recipient at the other end feels vibrations</w:t>
            </w:r>
          </w:p>
        </w:tc>
        <w:tc>
          <w:tcPr>
            <w:tcW w:w="1739" w:type="dxa"/>
          </w:tcPr>
          <w:p w:rsidR="002B02C6" w:rsidRDefault="00526196" w:rsidP="0018318B">
            <w:pPr>
              <w:rPr>
                <w:sz w:val="16"/>
                <w:szCs w:val="16"/>
              </w:rPr>
            </w:pPr>
            <w:r>
              <w:rPr>
                <w:sz w:val="16"/>
                <w:szCs w:val="16"/>
              </w:rPr>
              <w:t>-</w:t>
            </w:r>
            <w:r w:rsidR="002B02C6">
              <w:rPr>
                <w:sz w:val="16"/>
                <w:szCs w:val="16"/>
              </w:rPr>
              <w:t>24 subjects</w:t>
            </w:r>
            <w:r>
              <w:rPr>
                <w:sz w:val="16"/>
                <w:szCs w:val="16"/>
              </w:rPr>
              <w:t>.</w:t>
            </w:r>
          </w:p>
          <w:p w:rsidR="002B02C6" w:rsidRDefault="00526196" w:rsidP="0018318B">
            <w:pPr>
              <w:rPr>
                <w:sz w:val="16"/>
                <w:szCs w:val="16"/>
              </w:rPr>
            </w:pPr>
            <w:r>
              <w:rPr>
                <w:sz w:val="16"/>
                <w:szCs w:val="16"/>
              </w:rPr>
              <w:t>-</w:t>
            </w:r>
            <w:r w:rsidR="002B02C6">
              <w:rPr>
                <w:sz w:val="16"/>
                <w:szCs w:val="16"/>
              </w:rPr>
              <w:t>Subjects came up with their own cueing</w:t>
            </w:r>
            <w:r>
              <w:rPr>
                <w:sz w:val="16"/>
                <w:szCs w:val="16"/>
              </w:rPr>
              <w:t>.</w:t>
            </w:r>
          </w:p>
          <w:p w:rsidR="002B02C6" w:rsidRDefault="00526196" w:rsidP="0018318B">
            <w:pPr>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18318B">
            <w:pPr>
              <w:rPr>
                <w:sz w:val="16"/>
                <w:szCs w:val="16"/>
              </w:rPr>
            </w:pPr>
            <w:r>
              <w:rPr>
                <w:sz w:val="16"/>
                <w:szCs w:val="16"/>
              </w:rPr>
              <w:t>-83% of participants used atleast one gesture.</w:t>
            </w:r>
          </w:p>
          <w:p w:rsidR="00526196" w:rsidRPr="00CD2A7C" w:rsidRDefault="00526196" w:rsidP="0018318B">
            <w:pPr>
              <w:rPr>
                <w:sz w:val="16"/>
                <w:szCs w:val="16"/>
              </w:rPr>
            </w:pPr>
            <w:r>
              <w:rPr>
                <w:sz w:val="16"/>
                <w:szCs w:val="16"/>
              </w:rPr>
              <w:t>-67% developed their own gestures</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lastRenderedPageBreak/>
              <w:t>Haptic Instant Messenger</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2" cstate="print"/>
                          <a:stretch>
                            <a:fillRect/>
                          </a:stretch>
                        </pic:blipFill>
                        <pic:spPr>
                          <a:xfrm>
                            <a:off x="0" y="0"/>
                            <a:ext cx="2359609" cy="1383286"/>
                          </a:xfrm>
                          <a:prstGeom prst="rect">
                            <a:avLst/>
                          </a:prstGeom>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32181D" w:rsidRPr="0032181D">
              <w:rPr>
                <w:rFonts w:cs="Times"/>
                <w:sz w:val="16"/>
              </w:rPr>
              <w:t>[206]</w:t>
            </w:r>
            <w:r>
              <w:rPr>
                <w:sz w:val="16"/>
                <w:szCs w:val="16"/>
              </w:rPr>
              <w:fldChar w:fldCharType="end"/>
            </w:r>
          </w:p>
        </w:tc>
        <w:tc>
          <w:tcPr>
            <w:tcW w:w="1167" w:type="dxa"/>
          </w:tcPr>
          <w:p w:rsidR="002B02C6" w:rsidRDefault="008039DD" w:rsidP="0093705E">
            <w:pPr>
              <w:jc w:val="center"/>
              <w:rPr>
                <w:sz w:val="16"/>
                <w:szCs w:val="16"/>
              </w:rPr>
            </w:pPr>
            <w:r>
              <w:rPr>
                <w:sz w:val="16"/>
                <w:szCs w:val="16"/>
              </w:rPr>
              <w:t>Audio</w:t>
            </w:r>
          </w:p>
          <w:p w:rsidR="008039DD" w:rsidRPr="00CD2A7C" w:rsidRDefault="008039DD" w:rsidP="0093705E">
            <w:pPr>
              <w:jc w:val="center"/>
              <w:rPr>
                <w:sz w:val="16"/>
                <w:szCs w:val="16"/>
              </w:rPr>
            </w:pPr>
            <w:r>
              <w:rPr>
                <w:sz w:val="16"/>
                <w:szCs w:val="16"/>
              </w:rPr>
              <w:t>Vibrations</w:t>
            </w:r>
          </w:p>
        </w:tc>
        <w:tc>
          <w:tcPr>
            <w:tcW w:w="1038" w:type="dxa"/>
          </w:tcPr>
          <w:p w:rsidR="002B02C6" w:rsidRPr="00CD2A7C" w:rsidRDefault="008039DD" w:rsidP="0093705E">
            <w:pPr>
              <w:jc w:val="center"/>
              <w:rPr>
                <w:sz w:val="16"/>
                <w:szCs w:val="16"/>
              </w:rPr>
            </w:pPr>
            <w:r>
              <w:rPr>
                <w:sz w:val="16"/>
                <w:szCs w:val="16"/>
              </w:rPr>
              <w:t>Hands</w:t>
            </w:r>
          </w:p>
        </w:tc>
        <w:tc>
          <w:tcPr>
            <w:tcW w:w="1329" w:type="dxa"/>
          </w:tcPr>
          <w:p w:rsidR="002B02C6" w:rsidRPr="00CD2A7C" w:rsidRDefault="008039DD" w:rsidP="0093705E">
            <w:pPr>
              <w:jc w:val="center"/>
              <w:rPr>
                <w:sz w:val="16"/>
                <w:szCs w:val="16"/>
              </w:rPr>
            </w:pPr>
            <w:r>
              <w:rPr>
                <w:sz w:val="16"/>
                <w:szCs w:val="16"/>
              </w:rPr>
              <w:t>Emotions</w:t>
            </w:r>
          </w:p>
        </w:tc>
        <w:tc>
          <w:tcPr>
            <w:tcW w:w="1212" w:type="dxa"/>
          </w:tcPr>
          <w:p w:rsidR="002B02C6" w:rsidRPr="00CD2A7C" w:rsidRDefault="008039DD" w:rsidP="001706A0">
            <w:pPr>
              <w:rPr>
                <w:sz w:val="16"/>
                <w:szCs w:val="16"/>
              </w:rPr>
            </w:pPr>
            <w:r>
              <w:rPr>
                <w:sz w:val="16"/>
                <w:szCs w:val="16"/>
              </w:rPr>
              <w:t>Based on user selections at a remote location, haptic and audio codes are transmitted to the receiver.</w:t>
            </w:r>
          </w:p>
        </w:tc>
        <w:tc>
          <w:tcPr>
            <w:tcW w:w="1739" w:type="dxa"/>
          </w:tcPr>
          <w:p w:rsidR="002B02C6" w:rsidRPr="00CD2A7C" w:rsidRDefault="008039DD" w:rsidP="0018318B">
            <w:pPr>
              <w:rPr>
                <w:sz w:val="16"/>
                <w:szCs w:val="16"/>
              </w:rPr>
            </w:pPr>
            <w:r>
              <w:rPr>
                <w:sz w:val="16"/>
                <w:szCs w:val="16"/>
              </w:rPr>
              <w:t>No user testing</w:t>
            </w:r>
          </w:p>
        </w:tc>
      </w:tr>
      <w:tr w:rsidR="00C22B29" w:rsidRPr="00CD2A7C" w:rsidTr="002B02C6">
        <w:tc>
          <w:tcPr>
            <w:tcW w:w="1043" w:type="dxa"/>
          </w:tcPr>
          <w:p w:rsidR="002B02C6" w:rsidRPr="00773295" w:rsidRDefault="008039DD" w:rsidP="0093705E">
            <w:pPr>
              <w:jc w:val="center"/>
              <w:rPr>
                <w:b/>
                <w:sz w:val="16"/>
                <w:szCs w:val="16"/>
              </w:rPr>
            </w:pPr>
            <w:r w:rsidRPr="00773295">
              <w:rPr>
                <w:b/>
                <w:sz w:val="16"/>
                <w:szCs w:val="16"/>
              </w:rPr>
              <w:t>Hug over Distance</w:t>
            </w:r>
          </w:p>
        </w:tc>
        <w:tc>
          <w:tcPr>
            <w:tcW w:w="5116" w:type="dxa"/>
          </w:tcPr>
          <w:p w:rsidR="002B02C6" w:rsidRPr="00CD2A7C" w:rsidRDefault="008039DD" w:rsidP="0093705E">
            <w:pPr>
              <w:jc w:val="center"/>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3"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4" cstate="print"/>
                          <a:stretch>
                            <a:fillRect/>
                          </a:stretch>
                        </pic:blipFill>
                        <pic:spPr>
                          <a:xfrm>
                            <a:off x="0" y="0"/>
                            <a:ext cx="1918835" cy="1484488"/>
                          </a:xfrm>
                          <a:prstGeom prst="rect">
                            <a:avLst/>
                          </a:prstGeom>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32181D" w:rsidRPr="0032181D">
              <w:rPr>
                <w:rFonts w:cs="Times"/>
                <w:sz w:val="16"/>
              </w:rPr>
              <w:t>[207]</w:t>
            </w:r>
            <w:r>
              <w:rPr>
                <w:sz w:val="16"/>
                <w:szCs w:val="16"/>
              </w:rPr>
              <w:fldChar w:fldCharType="end"/>
            </w:r>
          </w:p>
        </w:tc>
        <w:tc>
          <w:tcPr>
            <w:tcW w:w="1167" w:type="dxa"/>
          </w:tcPr>
          <w:p w:rsidR="002B02C6" w:rsidRDefault="008039DD" w:rsidP="0093705E">
            <w:pPr>
              <w:jc w:val="center"/>
              <w:rPr>
                <w:sz w:val="16"/>
                <w:szCs w:val="16"/>
              </w:rPr>
            </w:pPr>
            <w:r>
              <w:rPr>
                <w:sz w:val="16"/>
                <w:szCs w:val="16"/>
              </w:rPr>
              <w:t>Pressure</w:t>
            </w:r>
          </w:p>
          <w:p w:rsidR="008039DD" w:rsidRPr="00CD2A7C" w:rsidRDefault="008039DD" w:rsidP="0093705E">
            <w:pPr>
              <w:jc w:val="center"/>
              <w:rPr>
                <w:sz w:val="16"/>
                <w:szCs w:val="16"/>
              </w:rPr>
            </w:pPr>
            <w:r>
              <w:rPr>
                <w:sz w:val="16"/>
                <w:szCs w:val="16"/>
              </w:rPr>
              <w:t>Proprioception</w:t>
            </w:r>
          </w:p>
        </w:tc>
        <w:tc>
          <w:tcPr>
            <w:tcW w:w="1038" w:type="dxa"/>
          </w:tcPr>
          <w:p w:rsidR="002B02C6" w:rsidRPr="00CD2A7C" w:rsidRDefault="008039DD" w:rsidP="0093705E">
            <w:pPr>
              <w:jc w:val="center"/>
              <w:rPr>
                <w:sz w:val="16"/>
                <w:szCs w:val="16"/>
              </w:rPr>
            </w:pPr>
            <w:r>
              <w:rPr>
                <w:sz w:val="16"/>
                <w:szCs w:val="16"/>
              </w:rPr>
              <w:t>Upper Body</w:t>
            </w:r>
          </w:p>
        </w:tc>
        <w:tc>
          <w:tcPr>
            <w:tcW w:w="1329" w:type="dxa"/>
          </w:tcPr>
          <w:p w:rsidR="002B02C6" w:rsidRDefault="008039DD" w:rsidP="0093705E">
            <w:pPr>
              <w:jc w:val="center"/>
              <w:rPr>
                <w:sz w:val="16"/>
                <w:szCs w:val="16"/>
              </w:rPr>
            </w:pPr>
            <w:r>
              <w:rPr>
                <w:sz w:val="16"/>
                <w:szCs w:val="16"/>
              </w:rPr>
              <w:t>Touch</w:t>
            </w:r>
          </w:p>
          <w:p w:rsidR="008039DD" w:rsidRPr="00CD2A7C" w:rsidRDefault="008039DD" w:rsidP="0093705E">
            <w:pPr>
              <w:jc w:val="center"/>
              <w:rPr>
                <w:sz w:val="16"/>
                <w:szCs w:val="16"/>
              </w:rPr>
            </w:pPr>
            <w:r>
              <w:rPr>
                <w:sz w:val="16"/>
                <w:szCs w:val="16"/>
              </w:rPr>
              <w:t>Hug</w:t>
            </w:r>
          </w:p>
        </w:tc>
        <w:tc>
          <w:tcPr>
            <w:tcW w:w="1212" w:type="dxa"/>
          </w:tcPr>
          <w:p w:rsidR="002B02C6" w:rsidRPr="00CD2A7C" w:rsidRDefault="008039DD" w:rsidP="008039DD">
            <w:pPr>
              <w:rPr>
                <w:sz w:val="16"/>
                <w:szCs w:val="16"/>
              </w:rPr>
            </w:pPr>
            <w:r>
              <w:rPr>
                <w:sz w:val="16"/>
                <w:szCs w:val="16"/>
              </w:rPr>
              <w:t>At one end the user rubs tummy of a stuffed toy and based on the pressure applied, air bags are filled at the remote end to simulate hug.</w:t>
            </w:r>
          </w:p>
        </w:tc>
        <w:tc>
          <w:tcPr>
            <w:tcW w:w="1739" w:type="dxa"/>
          </w:tcPr>
          <w:p w:rsidR="002B02C6" w:rsidRDefault="00C22B29" w:rsidP="0018318B">
            <w:pPr>
              <w:rPr>
                <w:sz w:val="16"/>
                <w:szCs w:val="16"/>
              </w:rPr>
            </w:pPr>
            <w:r>
              <w:rPr>
                <w:sz w:val="16"/>
                <w:szCs w:val="16"/>
              </w:rPr>
              <w:t>- Air compressor at the receivers end makes a lot of noise</w:t>
            </w:r>
          </w:p>
          <w:p w:rsidR="00C22B29" w:rsidRPr="00CD2A7C" w:rsidRDefault="00C22B29" w:rsidP="0018318B">
            <w:pPr>
              <w:rPr>
                <w:sz w:val="16"/>
                <w:szCs w:val="16"/>
              </w:rPr>
            </w:pPr>
            <w:r>
              <w:rPr>
                <w:sz w:val="16"/>
                <w:szCs w:val="16"/>
              </w:rPr>
              <w:t>- Six couple focus group found the concept weird.</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TapTap</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5" cstate="print"/>
                          <a:srcRect/>
                          <a:stretch>
                            <a:fillRect/>
                          </a:stretch>
                        </pic:blipFill>
                        <pic:spPr bwMode="auto">
                          <a:xfrm>
                            <a:off x="0" y="0"/>
                            <a:ext cx="2546432" cy="1312080"/>
                          </a:xfrm>
                          <a:prstGeom prst="rect">
                            <a:avLst/>
                          </a:prstGeom>
                          <a:noFill/>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32181D" w:rsidRPr="0032181D">
              <w:rPr>
                <w:rFonts w:cs="Times"/>
                <w:sz w:val="16"/>
              </w:rPr>
              <w:t>[208]</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Pressure</w:t>
            </w:r>
          </w:p>
        </w:tc>
        <w:tc>
          <w:tcPr>
            <w:tcW w:w="1038" w:type="dxa"/>
          </w:tcPr>
          <w:p w:rsidR="002B02C6" w:rsidRPr="00CD2A7C" w:rsidRDefault="00C22B29" w:rsidP="0093705E">
            <w:pPr>
              <w:jc w:val="center"/>
              <w:rPr>
                <w:sz w:val="16"/>
                <w:szCs w:val="16"/>
              </w:rPr>
            </w:pPr>
            <w:r>
              <w:rPr>
                <w:sz w:val="16"/>
                <w:szCs w:val="16"/>
              </w:rPr>
              <w:t>Shoulders</w:t>
            </w:r>
          </w:p>
        </w:tc>
        <w:tc>
          <w:tcPr>
            <w:tcW w:w="1329" w:type="dxa"/>
          </w:tcPr>
          <w:p w:rsidR="002B02C6" w:rsidRDefault="00C22B29" w:rsidP="0093705E">
            <w:pPr>
              <w:jc w:val="center"/>
              <w:rPr>
                <w:sz w:val="16"/>
                <w:szCs w:val="16"/>
              </w:rPr>
            </w:pPr>
            <w:r>
              <w:rPr>
                <w:sz w:val="16"/>
                <w:szCs w:val="16"/>
              </w:rPr>
              <w:t>Touch</w:t>
            </w:r>
          </w:p>
          <w:p w:rsidR="00C22B29" w:rsidRPr="00CD2A7C" w:rsidRDefault="00C22B29" w:rsidP="0093705E">
            <w:pPr>
              <w:jc w:val="center"/>
              <w:rPr>
                <w:sz w:val="16"/>
                <w:szCs w:val="16"/>
              </w:rPr>
            </w:pPr>
            <w:r>
              <w:rPr>
                <w:sz w:val="16"/>
                <w:szCs w:val="16"/>
              </w:rPr>
              <w:t>Tap</w:t>
            </w:r>
          </w:p>
        </w:tc>
        <w:tc>
          <w:tcPr>
            <w:tcW w:w="1212" w:type="dxa"/>
          </w:tcPr>
          <w:p w:rsidR="002B02C6" w:rsidRPr="00CD2A7C" w:rsidRDefault="00C22B29" w:rsidP="001706A0">
            <w:pPr>
              <w:rPr>
                <w:sz w:val="16"/>
                <w:szCs w:val="16"/>
              </w:rPr>
            </w:pPr>
            <w:r>
              <w:rPr>
                <w:sz w:val="16"/>
                <w:szCs w:val="16"/>
              </w:rPr>
              <w:t xml:space="preserve">Solenoids and vibrators used on the shoulder to simulate tapping. </w:t>
            </w:r>
          </w:p>
        </w:tc>
        <w:tc>
          <w:tcPr>
            <w:tcW w:w="1739" w:type="dxa"/>
          </w:tcPr>
          <w:p w:rsidR="002B02C6" w:rsidRPr="00C22B29" w:rsidRDefault="00C22B29" w:rsidP="00C22B29">
            <w:pPr>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2B02C6">
        <w:tc>
          <w:tcPr>
            <w:tcW w:w="1043" w:type="dxa"/>
          </w:tcPr>
          <w:p w:rsidR="002B02C6" w:rsidRPr="00773295" w:rsidRDefault="00C22B29" w:rsidP="0093705E">
            <w:pPr>
              <w:jc w:val="center"/>
              <w:rPr>
                <w:b/>
                <w:sz w:val="16"/>
                <w:szCs w:val="16"/>
              </w:rPr>
            </w:pPr>
            <w:r w:rsidRPr="00773295">
              <w:rPr>
                <w:b/>
                <w:sz w:val="16"/>
                <w:szCs w:val="16"/>
              </w:rPr>
              <w:t>United Pulse</w:t>
            </w:r>
          </w:p>
        </w:tc>
        <w:tc>
          <w:tcPr>
            <w:tcW w:w="5116" w:type="dxa"/>
          </w:tcPr>
          <w:p w:rsidR="002B02C6" w:rsidRPr="00CD2A7C" w:rsidRDefault="00C22B29" w:rsidP="0093705E">
            <w:pPr>
              <w:jc w:val="center"/>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6"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7" cstate="print"/>
                          <a:srcRect r="21710"/>
                          <a:stretch>
                            <a:fillRect/>
                          </a:stretch>
                        </pic:blipFill>
                        <pic:spPr>
                          <a:xfrm>
                            <a:off x="0" y="0"/>
                            <a:ext cx="912874" cy="724205"/>
                          </a:xfrm>
                          <a:prstGeom prst="rect">
                            <a:avLst/>
                          </a:prstGeom>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32181D" w:rsidRPr="0032181D">
              <w:rPr>
                <w:rFonts w:cs="Times"/>
                <w:sz w:val="16"/>
              </w:rPr>
              <w:t>[209]</w:t>
            </w:r>
            <w:r>
              <w:rPr>
                <w:sz w:val="16"/>
                <w:szCs w:val="16"/>
              </w:rPr>
              <w:fldChar w:fldCharType="end"/>
            </w:r>
          </w:p>
        </w:tc>
        <w:tc>
          <w:tcPr>
            <w:tcW w:w="1167" w:type="dxa"/>
          </w:tcPr>
          <w:p w:rsidR="002B02C6" w:rsidRPr="00CD2A7C" w:rsidRDefault="00C22B29" w:rsidP="0093705E">
            <w:pPr>
              <w:jc w:val="center"/>
              <w:rPr>
                <w:sz w:val="16"/>
                <w:szCs w:val="16"/>
              </w:rPr>
            </w:pPr>
            <w:r>
              <w:rPr>
                <w:sz w:val="16"/>
                <w:szCs w:val="16"/>
              </w:rPr>
              <w:t>Vibrations</w:t>
            </w:r>
          </w:p>
        </w:tc>
        <w:tc>
          <w:tcPr>
            <w:tcW w:w="1038" w:type="dxa"/>
          </w:tcPr>
          <w:p w:rsidR="002B02C6" w:rsidRPr="00CD2A7C" w:rsidRDefault="00C22B29" w:rsidP="0093705E">
            <w:pPr>
              <w:jc w:val="center"/>
              <w:rPr>
                <w:sz w:val="16"/>
                <w:szCs w:val="16"/>
              </w:rPr>
            </w:pPr>
            <w:r>
              <w:rPr>
                <w:sz w:val="16"/>
                <w:szCs w:val="16"/>
              </w:rPr>
              <w:t>Finger</w:t>
            </w:r>
          </w:p>
        </w:tc>
        <w:tc>
          <w:tcPr>
            <w:tcW w:w="1329" w:type="dxa"/>
          </w:tcPr>
          <w:p w:rsidR="002B02C6" w:rsidRPr="00CD2A7C" w:rsidRDefault="00C22B29" w:rsidP="0093705E">
            <w:pPr>
              <w:jc w:val="center"/>
              <w:rPr>
                <w:sz w:val="16"/>
                <w:szCs w:val="16"/>
              </w:rPr>
            </w:pPr>
            <w:r>
              <w:rPr>
                <w:sz w:val="16"/>
                <w:szCs w:val="16"/>
              </w:rPr>
              <w:t>Intimacy</w:t>
            </w:r>
          </w:p>
        </w:tc>
        <w:tc>
          <w:tcPr>
            <w:tcW w:w="1212" w:type="dxa"/>
          </w:tcPr>
          <w:p w:rsidR="002B02C6" w:rsidRPr="00CD2A7C" w:rsidRDefault="00C22B29" w:rsidP="001706A0">
            <w:pPr>
              <w:rPr>
                <w:sz w:val="16"/>
                <w:szCs w:val="16"/>
              </w:rPr>
            </w:pPr>
            <w:r>
              <w:rPr>
                <w:sz w:val="16"/>
                <w:szCs w:val="16"/>
              </w:rPr>
              <w:t>-Vibrators on the ring stimulated to initiate communication between remote couple. -Simulated heart beats were delivered</w:t>
            </w:r>
          </w:p>
        </w:tc>
        <w:tc>
          <w:tcPr>
            <w:tcW w:w="1739" w:type="dxa"/>
          </w:tcPr>
          <w:p w:rsidR="002B02C6" w:rsidRDefault="00C22B29" w:rsidP="0018318B">
            <w:pPr>
              <w:rPr>
                <w:sz w:val="16"/>
                <w:szCs w:val="16"/>
              </w:rPr>
            </w:pPr>
            <w:r>
              <w:rPr>
                <w:sz w:val="16"/>
                <w:szCs w:val="16"/>
              </w:rPr>
              <w:t>-20 couples tested with the device.</w:t>
            </w:r>
          </w:p>
          <w:p w:rsidR="00C22B29" w:rsidRDefault="00C22B29" w:rsidP="0018318B">
            <w:pPr>
              <w:rPr>
                <w:sz w:val="16"/>
                <w:szCs w:val="16"/>
              </w:rPr>
            </w:pPr>
            <w:r>
              <w:rPr>
                <w:sz w:val="16"/>
                <w:szCs w:val="16"/>
              </w:rPr>
              <w:t>- 22 liked the idea.</w:t>
            </w:r>
          </w:p>
          <w:p w:rsidR="00C22B29" w:rsidRDefault="00C22B29" w:rsidP="0018318B">
            <w:pPr>
              <w:rPr>
                <w:sz w:val="16"/>
                <w:szCs w:val="16"/>
              </w:rPr>
            </w:pPr>
            <w:r>
              <w:rPr>
                <w:sz w:val="16"/>
                <w:szCs w:val="16"/>
              </w:rPr>
              <w:t>- 5 were irritated.</w:t>
            </w:r>
          </w:p>
          <w:p w:rsidR="00C22B29" w:rsidRPr="00CD2A7C" w:rsidRDefault="00C22B29" w:rsidP="0018318B">
            <w:pPr>
              <w:rPr>
                <w:sz w:val="16"/>
                <w:szCs w:val="16"/>
              </w:rPr>
            </w:pPr>
          </w:p>
        </w:tc>
      </w:tr>
      <w:tr w:rsidR="00C22B29" w:rsidRPr="00CD2A7C" w:rsidTr="002B02C6">
        <w:tc>
          <w:tcPr>
            <w:tcW w:w="1043" w:type="dxa"/>
          </w:tcPr>
          <w:p w:rsidR="002B02C6" w:rsidRPr="00773295" w:rsidRDefault="00773295" w:rsidP="0093705E">
            <w:pPr>
              <w:jc w:val="center"/>
              <w:rPr>
                <w:b/>
                <w:sz w:val="16"/>
                <w:szCs w:val="16"/>
              </w:rPr>
            </w:pPr>
            <w:r w:rsidRPr="00773295">
              <w:rPr>
                <w:b/>
                <w:sz w:val="16"/>
                <w:szCs w:val="16"/>
              </w:rPr>
              <w:t>Haptic Chair</w:t>
            </w:r>
          </w:p>
        </w:tc>
        <w:tc>
          <w:tcPr>
            <w:tcW w:w="5116" w:type="dxa"/>
          </w:tcPr>
          <w:p w:rsidR="002B02C6" w:rsidRPr="00CD2A7C" w:rsidRDefault="00773295" w:rsidP="0093705E">
            <w:pPr>
              <w:jc w:val="center"/>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8"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29" cstate="print"/>
                          <a:stretch>
                            <a:fillRect/>
                          </a:stretch>
                        </pic:blipFill>
                        <pic:spPr>
                          <a:xfrm>
                            <a:off x="0" y="0"/>
                            <a:ext cx="1593135" cy="1172523"/>
                          </a:xfrm>
                          <a:prstGeom prst="rect">
                            <a:avLst/>
                          </a:prstGeom>
                        </pic:spPr>
                      </pic:pic>
                    </a:graphicData>
                  </a:graphic>
                </wp:inline>
              </w:drawing>
            </w:r>
          </w:p>
        </w:tc>
        <w:tc>
          <w:tcPr>
            <w:tcW w:w="601" w:type="dxa"/>
          </w:tcPr>
          <w:p w:rsidR="002B02C6" w:rsidRPr="00CD2A7C" w:rsidRDefault="00065921" w:rsidP="0093705E">
            <w:pPr>
              <w:jc w:val="center"/>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32181D" w:rsidRPr="0032181D">
              <w:rPr>
                <w:rFonts w:cs="Times"/>
                <w:sz w:val="16"/>
              </w:rPr>
              <w:t>[100]</w:t>
            </w:r>
            <w:r>
              <w:rPr>
                <w:sz w:val="16"/>
                <w:szCs w:val="16"/>
              </w:rPr>
              <w:fldChar w:fldCharType="end"/>
            </w:r>
          </w:p>
        </w:tc>
        <w:tc>
          <w:tcPr>
            <w:tcW w:w="1167" w:type="dxa"/>
          </w:tcPr>
          <w:p w:rsidR="002B02C6" w:rsidRPr="00CD2A7C" w:rsidRDefault="00773295" w:rsidP="0093705E">
            <w:pPr>
              <w:jc w:val="center"/>
              <w:rPr>
                <w:sz w:val="16"/>
                <w:szCs w:val="16"/>
              </w:rPr>
            </w:pPr>
            <w:r>
              <w:rPr>
                <w:sz w:val="16"/>
                <w:szCs w:val="16"/>
              </w:rPr>
              <w:t>Vibrations</w:t>
            </w:r>
          </w:p>
        </w:tc>
        <w:tc>
          <w:tcPr>
            <w:tcW w:w="1038" w:type="dxa"/>
          </w:tcPr>
          <w:p w:rsidR="002B02C6" w:rsidRPr="00CD2A7C" w:rsidRDefault="00773295" w:rsidP="0093705E">
            <w:pPr>
              <w:jc w:val="center"/>
              <w:rPr>
                <w:sz w:val="16"/>
                <w:szCs w:val="16"/>
              </w:rPr>
            </w:pPr>
            <w:r>
              <w:rPr>
                <w:sz w:val="16"/>
                <w:szCs w:val="16"/>
              </w:rPr>
              <w:t>Back</w:t>
            </w:r>
          </w:p>
        </w:tc>
        <w:tc>
          <w:tcPr>
            <w:tcW w:w="1329" w:type="dxa"/>
          </w:tcPr>
          <w:p w:rsidR="002B02C6" w:rsidRPr="00CD2A7C" w:rsidRDefault="00773295" w:rsidP="0093705E">
            <w:pPr>
              <w:jc w:val="center"/>
              <w:rPr>
                <w:sz w:val="16"/>
                <w:szCs w:val="16"/>
              </w:rPr>
            </w:pPr>
            <w:r>
              <w:rPr>
                <w:sz w:val="16"/>
                <w:szCs w:val="16"/>
              </w:rPr>
              <w:t>Emotions</w:t>
            </w:r>
          </w:p>
        </w:tc>
        <w:tc>
          <w:tcPr>
            <w:tcW w:w="1212" w:type="dxa"/>
          </w:tcPr>
          <w:p w:rsidR="002B02C6" w:rsidRDefault="00773295" w:rsidP="00773295">
            <w:pPr>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773295">
            <w:pPr>
              <w:rPr>
                <w:sz w:val="16"/>
                <w:szCs w:val="16"/>
              </w:rPr>
            </w:pPr>
            <w:r>
              <w:rPr>
                <w:sz w:val="16"/>
                <w:szCs w:val="16"/>
              </w:rPr>
              <w:t>- Has sensing of the emotions inbuilt through vision technologies</w:t>
            </w:r>
          </w:p>
        </w:tc>
        <w:tc>
          <w:tcPr>
            <w:tcW w:w="1739" w:type="dxa"/>
          </w:tcPr>
          <w:p w:rsidR="00773295" w:rsidRDefault="00773295" w:rsidP="0018318B">
            <w:pPr>
              <w:rPr>
                <w:sz w:val="16"/>
                <w:szCs w:val="16"/>
              </w:rPr>
            </w:pPr>
            <w:r>
              <w:rPr>
                <w:sz w:val="16"/>
                <w:szCs w:val="16"/>
              </w:rPr>
              <w:t>- 3 expressions tested.</w:t>
            </w:r>
          </w:p>
          <w:p w:rsidR="002B02C6" w:rsidRDefault="00773295" w:rsidP="0018318B">
            <w:pPr>
              <w:rPr>
                <w:sz w:val="16"/>
                <w:szCs w:val="16"/>
              </w:rPr>
            </w:pPr>
            <w:r>
              <w:rPr>
                <w:sz w:val="16"/>
                <w:szCs w:val="16"/>
              </w:rPr>
              <w:t>- 100% recognition on expressions.</w:t>
            </w:r>
          </w:p>
          <w:p w:rsidR="00773295" w:rsidRPr="00CD2A7C" w:rsidRDefault="00773295" w:rsidP="0018318B">
            <w:pPr>
              <w:rPr>
                <w:sz w:val="16"/>
                <w:szCs w:val="16"/>
              </w:rPr>
            </w:pPr>
            <w:r>
              <w:rPr>
                <w:sz w:val="16"/>
                <w:szCs w:val="16"/>
              </w:rPr>
              <w:t>- 10% of participants complained of cognitive load.</w:t>
            </w:r>
          </w:p>
        </w:tc>
      </w:tr>
    </w:tbl>
    <w:p w:rsidR="00CD2A7C" w:rsidRDefault="00CD2A7C" w:rsidP="0018318B">
      <w:pPr>
        <w:sectPr w:rsidR="00CD2A7C" w:rsidSect="00CD2A7C">
          <w:pgSz w:w="15840" w:h="12240" w:orient="landscape"/>
          <w:pgMar w:top="720" w:right="720" w:bottom="720" w:left="720" w:header="720" w:footer="720" w:gutter="0"/>
          <w:cols w:space="720"/>
          <w:docGrid w:linePitch="360"/>
        </w:sectPr>
      </w:pPr>
    </w:p>
    <w:p w:rsidR="004876BD" w:rsidRDefault="00773295" w:rsidP="0018318B">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0032181D" w:rsidRPr="0032181D">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18318B"/>
    <w:p w:rsidR="000C622D" w:rsidRDefault="000C622D" w:rsidP="0018318B">
      <w:r>
        <w:t>As explained above, the number of haptic devices possible is innumerable as the form factor and modality of delivery can vary significantly. Two important form factors are explored in detail below as</w:t>
      </w:r>
    </w:p>
    <w:p w:rsidR="000C622D" w:rsidRDefault="000C622D" w:rsidP="000C622D">
      <w:pPr>
        <w:pStyle w:val="ListParagraph"/>
        <w:numPr>
          <w:ilvl w:val="0"/>
          <w:numId w:val="11"/>
        </w:numPr>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0C622D">
      <w:pPr>
        <w:pStyle w:val="ListParagraph"/>
        <w:numPr>
          <w:ilvl w:val="0"/>
          <w:numId w:val="11"/>
        </w:numPr>
      </w:pPr>
      <w:r>
        <w:t>The vibrotactile glove, that is placed on the human hand, which has the highest haptic sensitivity thereby allowing us to deliver high bandwidth non-verbal cues like facial mannerisms.</w:t>
      </w:r>
    </w:p>
    <w:p w:rsidR="00595E1A" w:rsidRDefault="00595E1A" w:rsidP="006B01A9">
      <w:pPr>
        <w:pStyle w:val="Heading2"/>
      </w:pPr>
      <w:r>
        <w:t>The Vibrotactile Belt:</w:t>
      </w:r>
    </w:p>
    <w:p w:rsidR="0018318B" w:rsidRDefault="0018318B" w:rsidP="0018318B">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32181D" w:rsidRPr="0032181D">
          <w:rPr>
            <w:rFonts w:cs="Times"/>
          </w:rPr>
          <w:t>[210]</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32181D" w:rsidRPr="0032181D">
          <w:rPr>
            <w:rFonts w:cs="Times"/>
          </w:rPr>
          <w:t>[211]</w:t>
        </w:r>
      </w:fldSimple>
      <w:r w:rsidR="000B31F8">
        <w:t xml:space="preserve"> </w:t>
      </w:r>
      <w:fldSimple w:instr=" ADDIN ZOTERO_ITEM {&quot;sort&quot;:true,&quot;citationItems&quot;:[{&quot;uri&quot;:[&quot;http://zotero.org/users/local/cBuE6Qc1/items/SCF24KJX&quot;]}]} ">
        <w:r w:rsidR="0032181D" w:rsidRPr="0032181D">
          <w:rPr>
            <w:rFonts w:cs="Times"/>
          </w:rPr>
          <w:t>[212]</w:t>
        </w:r>
      </w:fldSimple>
      <w:r w:rsidR="000B31F8">
        <w:t xml:space="preserve"> </w:t>
      </w:r>
      <w:fldSimple w:instr=" ADDIN ZOTERO_ITEM {&quot;sort&quot;:true,&quot;citationItems&quot;:[{&quot;uri&quot;:[&quot;http://zotero.org/users/local/cBuE6Qc1/items/3EFX463J&quot;]}]} ">
        <w:r w:rsidR="0032181D" w:rsidRPr="0032181D">
          <w:rPr>
            <w:rFonts w:cs="Times"/>
          </w:rPr>
          <w:t>[213]</w:t>
        </w:r>
      </w:fldSimple>
      <w:r w:rsidRPr="0018318B">
        <w:t>, human spatial orientation</w:t>
      </w:r>
      <w:r w:rsidR="000B31F8">
        <w:t xml:space="preserve"> </w:t>
      </w:r>
      <w:fldSimple w:instr=" ADDIN ZOTERO_ITEM {&quot;sort&quot;:true,&quot;citationItems&quot;:[{&quot;uri&quot;:[&quot;http://zotero.org/users/local/cBuE6Qc1/items/D249MRDJ&quot;]}]} ">
        <w:r w:rsidR="0032181D" w:rsidRPr="0032181D">
          <w:rPr>
            <w:rFonts w:cs="Times"/>
          </w:rPr>
          <w:t>[214]</w:t>
        </w:r>
      </w:fldSimple>
      <w:fldSimple w:instr=" ADDIN ZOTERO_ITEM {&quot;sort&quot;:true,&quot;citationItems&quot;:[{&quot;uri&quot;:[&quot;http://zotero.org/users/local/cBuE6Qc1/items/57ETBN54&quot;]}]} ">
        <w:r w:rsidR="0032181D" w:rsidRPr="0032181D">
          <w:rPr>
            <w:rFonts w:cs="Times"/>
          </w:rPr>
          <w:t>[215]</w:t>
        </w:r>
      </w:fldSimple>
      <w:r w:rsidRPr="0018318B">
        <w:t xml:space="preserve">, human postural control </w:t>
      </w:r>
      <w:fldSimple w:instr=" ADDIN ZOTERO_ITEM {&quot;sort&quot;:true,&quot;citationItems&quot;:[{&quot;uri&quot;:[&quot;http://zotero.org/users/local/cBuE6Qc1/items/V2W85ZEC&quot;]}]} ">
        <w:r w:rsidR="0032181D" w:rsidRPr="0032181D">
          <w:rPr>
            <w:rFonts w:cs="Times"/>
          </w:rPr>
          <w:t>[216]</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32181D" w:rsidRPr="0032181D">
          <w:rPr>
            <w:rFonts w:cs="Times"/>
          </w:rPr>
          <w:t>[210]</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w:t>
      </w:r>
      <w:fldSimple w:instr=" ADDIN ZOTERO_ITEM {&quot;sort&quot;:true,&quot;citationItems&quot;:[{&quot;position&quot;:1,&quot;uri&quot;:[&quot;http://zotero.org/users/local/cBuE6Qc1/items/VNDQ25HP&quot;]}]} ">
        <w:r w:rsidR="0032181D" w:rsidRPr="0032181D">
          <w:rPr>
            <w:rFonts w:cs="Times"/>
          </w:rPr>
          <w:t>[211]</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32181D" w:rsidRPr="0032181D">
          <w:rPr>
            <w:rFonts w:cs="Times"/>
          </w:rPr>
          <w:t>[212]</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32181D" w:rsidRPr="0032181D">
          <w:rPr>
            <w:rFonts w:cs="Times"/>
          </w:rPr>
          <w:t>[213]</w:t>
        </w:r>
      </w:fldSimple>
      <w:r w:rsidRPr="0018318B">
        <w:t>, which utilizes a 3x3 array of tactors placed on the back to convey directional information.</w:t>
      </w:r>
    </w:p>
    <w:p w:rsidR="00894F32" w:rsidRPr="0018318B" w:rsidRDefault="00894F32" w:rsidP="0018318B"/>
    <w:p w:rsidR="0018318B" w:rsidRDefault="0018318B" w:rsidP="00180FE0">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32181D" w:rsidRPr="0032181D">
          <w:rPr>
            <w:rFonts w:cs="Times"/>
          </w:rPr>
          <w:t>[214]</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32181D" w:rsidRPr="0032181D">
          <w:rPr>
            <w:rFonts w:cs="Times"/>
          </w:rPr>
          <w:t>[215]</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32181D" w:rsidRPr="0032181D">
          <w:rPr>
            <w:rFonts w:cs="Times"/>
          </w:rPr>
          <w:t>[216]</w:t>
        </w:r>
      </w:fldSimple>
      <w:r w:rsidRPr="0018318B">
        <w:t xml:space="preserve">, balance control is achieved using a haptic belt system composed of a tilt sensor and three rows of tactors used to indicate body tilt information. </w:t>
      </w:r>
    </w:p>
    <w:p w:rsidR="006B01A9" w:rsidRDefault="00962F63" w:rsidP="00180FE0">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180FE0"/>
    <w:tbl>
      <w:tblPr>
        <w:tblStyle w:val="TableGrid"/>
        <w:tblW w:w="0" w:type="auto"/>
        <w:tblLook w:val="04A0"/>
      </w:tblPr>
      <w:tblGrid>
        <w:gridCol w:w="1219"/>
        <w:gridCol w:w="1193"/>
        <w:gridCol w:w="1194"/>
        <w:gridCol w:w="1194"/>
        <w:gridCol w:w="1194"/>
        <w:gridCol w:w="1194"/>
        <w:gridCol w:w="1194"/>
        <w:gridCol w:w="1194"/>
      </w:tblGrid>
      <w:tr w:rsidR="00962F63" w:rsidTr="00962F63">
        <w:tc>
          <w:tcPr>
            <w:tcW w:w="1197" w:type="dxa"/>
          </w:tcPr>
          <w:p w:rsidR="00962F63" w:rsidRPr="00962F63" w:rsidRDefault="00962F63" w:rsidP="00180FE0">
            <w:pPr>
              <w:rPr>
                <w:b/>
              </w:rPr>
            </w:pPr>
            <w:r w:rsidRPr="00962F63">
              <w:rPr>
                <w:b/>
              </w:rPr>
              <w:t>Function</w:t>
            </w:r>
          </w:p>
        </w:tc>
        <w:tc>
          <w:tcPr>
            <w:tcW w:w="1197" w:type="dxa"/>
          </w:tcPr>
          <w:p w:rsidR="00962F63" w:rsidRPr="00962F63" w:rsidRDefault="00065921" w:rsidP="00CB2E6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32181D" w:rsidRPr="0032181D">
              <w:rPr>
                <w:rFonts w:cs="Times"/>
              </w:rPr>
              <w:t>[217]</w:t>
            </w:r>
            <w:r w:rsidRPr="00962F63">
              <w:rPr>
                <w:b/>
              </w:rPr>
              <w:fldChar w:fldCharType="end"/>
            </w:r>
          </w:p>
        </w:tc>
        <w:tc>
          <w:tcPr>
            <w:tcW w:w="1197" w:type="dxa"/>
          </w:tcPr>
          <w:p w:rsidR="00962F63" w:rsidRPr="00962F63" w:rsidRDefault="00065921" w:rsidP="00CB2E6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32181D" w:rsidRPr="0032181D">
              <w:rPr>
                <w:rFonts w:cs="Times"/>
              </w:rPr>
              <w:t>[218]</w:t>
            </w:r>
            <w:r w:rsidRPr="00962F63">
              <w:rPr>
                <w:b/>
              </w:rPr>
              <w:fldChar w:fldCharType="end"/>
            </w:r>
          </w:p>
        </w:tc>
        <w:tc>
          <w:tcPr>
            <w:tcW w:w="1197" w:type="dxa"/>
          </w:tcPr>
          <w:p w:rsidR="00962F63" w:rsidRPr="00962F63" w:rsidRDefault="00065921" w:rsidP="00CB2E6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32181D" w:rsidRPr="0032181D">
              <w:rPr>
                <w:rFonts w:cs="Times"/>
              </w:rPr>
              <w:t>[212]</w:t>
            </w:r>
            <w:r w:rsidRPr="00962F63">
              <w:rPr>
                <w:b/>
              </w:rPr>
              <w:fldChar w:fldCharType="end"/>
            </w:r>
          </w:p>
        </w:tc>
        <w:tc>
          <w:tcPr>
            <w:tcW w:w="1197" w:type="dxa"/>
          </w:tcPr>
          <w:p w:rsidR="00962F63" w:rsidRPr="00962F63" w:rsidRDefault="00065921" w:rsidP="00CB2E6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32181D" w:rsidRPr="0032181D">
              <w:rPr>
                <w:rFonts w:cs="Times"/>
              </w:rPr>
              <w:t>[219]</w:t>
            </w:r>
            <w:r w:rsidRPr="00962F63">
              <w:rPr>
                <w:b/>
              </w:rPr>
              <w:fldChar w:fldCharType="end"/>
            </w:r>
          </w:p>
        </w:tc>
        <w:tc>
          <w:tcPr>
            <w:tcW w:w="1197" w:type="dxa"/>
          </w:tcPr>
          <w:p w:rsidR="00962F63" w:rsidRPr="00962F63" w:rsidRDefault="00065921" w:rsidP="00CB2E6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32181D" w:rsidRPr="0032181D">
              <w:rPr>
                <w:rFonts w:cs="Times"/>
              </w:rPr>
              <w:t>[220]</w:t>
            </w:r>
            <w:r w:rsidRPr="00962F63">
              <w:rPr>
                <w:b/>
              </w:rPr>
              <w:fldChar w:fldCharType="end"/>
            </w:r>
          </w:p>
        </w:tc>
        <w:tc>
          <w:tcPr>
            <w:tcW w:w="1197" w:type="dxa"/>
          </w:tcPr>
          <w:p w:rsidR="00962F63" w:rsidRPr="00962F63" w:rsidRDefault="00065921" w:rsidP="00CB2E6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32181D" w:rsidRPr="0032181D">
              <w:rPr>
                <w:rFonts w:cs="Times"/>
              </w:rPr>
              <w:t>[221]</w:t>
            </w:r>
            <w:r w:rsidRPr="00962F63">
              <w:rPr>
                <w:b/>
              </w:rPr>
              <w:fldChar w:fldCharType="end"/>
            </w:r>
          </w:p>
        </w:tc>
        <w:tc>
          <w:tcPr>
            <w:tcW w:w="1197" w:type="dxa"/>
          </w:tcPr>
          <w:p w:rsidR="00962F63" w:rsidRPr="00962F63" w:rsidRDefault="00065921" w:rsidP="00CB2E6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32181D" w:rsidRPr="0032181D">
              <w:rPr>
                <w:rFonts w:cs="Times"/>
              </w:rPr>
              <w:t>[222]</w:t>
            </w:r>
            <w:r w:rsidRPr="00962F63">
              <w:rPr>
                <w:b/>
              </w:rPr>
              <w:fldChar w:fldCharType="end"/>
            </w:r>
          </w:p>
        </w:tc>
      </w:tr>
      <w:tr w:rsidR="00962F63" w:rsidTr="00962F63">
        <w:tc>
          <w:tcPr>
            <w:tcW w:w="1197" w:type="dxa"/>
          </w:tcPr>
          <w:p w:rsidR="00962F63" w:rsidRPr="00962F63" w:rsidRDefault="00962F63" w:rsidP="00180FE0">
            <w:pPr>
              <w:rPr>
                <w:b/>
              </w:rPr>
            </w:pPr>
            <w:r w:rsidRPr="00962F63">
              <w:rPr>
                <w:b/>
              </w:rPr>
              <w:t>Amplitude</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Frequency</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Timing</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Loca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Add/Del motors</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djust tactor position</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API</w:t>
            </w: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p>
        </w:tc>
        <w:tc>
          <w:tcPr>
            <w:tcW w:w="1197" w:type="dxa"/>
          </w:tcPr>
          <w:p w:rsidR="00962F63" w:rsidRDefault="00962F63" w:rsidP="00CB2E6A">
            <w:pPr>
              <w:jc w:val="center"/>
            </w:pPr>
          </w:p>
        </w:tc>
      </w:tr>
      <w:tr w:rsidR="00962F63" w:rsidTr="00962F63">
        <w:tc>
          <w:tcPr>
            <w:tcW w:w="1197" w:type="dxa"/>
          </w:tcPr>
          <w:p w:rsidR="00962F63" w:rsidRPr="00962F63" w:rsidRDefault="00962F63" w:rsidP="00180FE0">
            <w:pPr>
              <w:rPr>
                <w:b/>
              </w:rPr>
            </w:pPr>
            <w:r w:rsidRPr="00962F63">
              <w:rPr>
                <w:b/>
              </w:rPr>
              <w:t>Wearable</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r w:rsidR="00962F63" w:rsidTr="00962F63">
        <w:tc>
          <w:tcPr>
            <w:tcW w:w="1197" w:type="dxa"/>
          </w:tcPr>
          <w:p w:rsidR="00962F63" w:rsidRPr="00962F63" w:rsidRDefault="00962F63" w:rsidP="00180FE0">
            <w:pPr>
              <w:rPr>
                <w:b/>
              </w:rPr>
            </w:pPr>
            <w:r w:rsidRPr="00962F63">
              <w:rPr>
                <w:b/>
              </w:rPr>
              <w:t>Wireless</w:t>
            </w:r>
          </w:p>
        </w:tc>
        <w:tc>
          <w:tcPr>
            <w:tcW w:w="1197" w:type="dxa"/>
          </w:tcPr>
          <w:p w:rsidR="00962F63" w:rsidRDefault="00962F63" w:rsidP="00CB2E6A">
            <w:pPr>
              <w:jc w:val="center"/>
            </w:pP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c>
          <w:tcPr>
            <w:tcW w:w="1197" w:type="dxa"/>
          </w:tcPr>
          <w:p w:rsidR="00962F63" w:rsidRDefault="00962F63" w:rsidP="00CB2E6A">
            <w:pPr>
              <w:jc w:val="center"/>
            </w:pPr>
            <w:r>
              <w:t>X</w:t>
            </w:r>
          </w:p>
        </w:tc>
      </w:tr>
    </w:tbl>
    <w:p w:rsidR="00962F63" w:rsidRDefault="00962F63" w:rsidP="00180FE0"/>
    <w:p w:rsidR="00962F63" w:rsidRDefault="00962F63" w:rsidP="00180FE0"/>
    <w:p w:rsidR="006B01A9" w:rsidRDefault="006B01A9" w:rsidP="006B01A9">
      <w:pPr>
        <w:pStyle w:val="Heading2"/>
      </w:pPr>
      <w:r>
        <w:t>Vibrotactile Glove:</w:t>
      </w:r>
    </w:p>
    <w:p w:rsidR="006C186F" w:rsidRDefault="00686C0C" w:rsidP="006C186F">
      <w:r>
        <w:t xml:space="preserve">As can be seen from the </w:t>
      </w:r>
      <w:r w:rsidR="00856B74">
        <w:t>homunculus</w:t>
      </w:r>
      <w:r>
        <w:t xml:space="preserve"> in Figure XXX</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6C186F">
      <w:pPr>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241EF1">
            <w:pPr>
              <w:jc w:val="center"/>
              <w:rPr>
                <w:b/>
                <w:sz w:val="16"/>
                <w:szCs w:val="16"/>
              </w:rPr>
            </w:pPr>
            <w:r w:rsidRPr="00241EF1">
              <w:rPr>
                <w:b/>
                <w:sz w:val="16"/>
                <w:szCs w:val="16"/>
              </w:rPr>
              <w:lastRenderedPageBreak/>
              <w:t>Ref</w:t>
            </w:r>
          </w:p>
        </w:tc>
        <w:tc>
          <w:tcPr>
            <w:tcW w:w="652" w:type="pct"/>
          </w:tcPr>
          <w:p w:rsidR="00EC7C3F" w:rsidRPr="00241EF1" w:rsidRDefault="00EC7C3F" w:rsidP="00241EF1">
            <w:pPr>
              <w:jc w:val="center"/>
              <w:rPr>
                <w:b/>
                <w:sz w:val="16"/>
                <w:szCs w:val="16"/>
              </w:rPr>
            </w:pPr>
            <w:r w:rsidRPr="00241EF1">
              <w:rPr>
                <w:b/>
                <w:sz w:val="16"/>
                <w:szCs w:val="16"/>
              </w:rPr>
              <w:t>Application</w:t>
            </w:r>
          </w:p>
        </w:tc>
        <w:tc>
          <w:tcPr>
            <w:tcW w:w="365" w:type="pct"/>
          </w:tcPr>
          <w:p w:rsidR="00EC7C3F" w:rsidRPr="00241EF1" w:rsidRDefault="00EC7C3F" w:rsidP="00241EF1">
            <w:pPr>
              <w:jc w:val="center"/>
              <w:rPr>
                <w:b/>
                <w:sz w:val="16"/>
                <w:szCs w:val="16"/>
              </w:rPr>
            </w:pPr>
            <w:r w:rsidRPr="00241EF1">
              <w:rPr>
                <w:b/>
                <w:sz w:val="16"/>
                <w:szCs w:val="16"/>
              </w:rPr>
              <w:t>No. of vibrators</w:t>
            </w:r>
          </w:p>
        </w:tc>
        <w:tc>
          <w:tcPr>
            <w:tcW w:w="577" w:type="pct"/>
          </w:tcPr>
          <w:p w:rsidR="00EC7C3F" w:rsidRPr="00241EF1" w:rsidRDefault="00EC7C3F" w:rsidP="00241EF1">
            <w:pPr>
              <w:jc w:val="center"/>
              <w:rPr>
                <w:b/>
                <w:sz w:val="16"/>
                <w:szCs w:val="16"/>
              </w:rPr>
            </w:pPr>
            <w:r w:rsidRPr="00241EF1">
              <w:rPr>
                <w:b/>
                <w:sz w:val="16"/>
                <w:szCs w:val="16"/>
              </w:rPr>
              <w:t>Location of vibrators</w:t>
            </w:r>
          </w:p>
        </w:tc>
        <w:tc>
          <w:tcPr>
            <w:tcW w:w="634" w:type="pct"/>
          </w:tcPr>
          <w:p w:rsidR="00EC7C3F" w:rsidRPr="00241EF1" w:rsidRDefault="00EC7C3F" w:rsidP="00241EF1">
            <w:pPr>
              <w:jc w:val="center"/>
              <w:rPr>
                <w:b/>
                <w:sz w:val="16"/>
                <w:szCs w:val="16"/>
              </w:rPr>
            </w:pPr>
            <w:r w:rsidRPr="00241EF1">
              <w:rPr>
                <w:b/>
                <w:sz w:val="16"/>
                <w:szCs w:val="16"/>
              </w:rPr>
              <w:t>Vibration Pattern</w:t>
            </w:r>
          </w:p>
        </w:tc>
        <w:tc>
          <w:tcPr>
            <w:tcW w:w="791" w:type="pct"/>
          </w:tcPr>
          <w:p w:rsidR="00EC7C3F" w:rsidRPr="00241EF1" w:rsidRDefault="00EC7C3F" w:rsidP="00241EF1">
            <w:pPr>
              <w:jc w:val="center"/>
              <w:rPr>
                <w:b/>
                <w:sz w:val="16"/>
                <w:szCs w:val="16"/>
              </w:rPr>
            </w:pPr>
            <w:r w:rsidRPr="00241EF1">
              <w:rPr>
                <w:b/>
                <w:sz w:val="16"/>
                <w:szCs w:val="16"/>
              </w:rPr>
              <w:t>Encoding</w:t>
            </w:r>
          </w:p>
        </w:tc>
        <w:tc>
          <w:tcPr>
            <w:tcW w:w="784" w:type="pct"/>
          </w:tcPr>
          <w:p w:rsidR="00EC7C3F" w:rsidRPr="00241EF1" w:rsidRDefault="00EC7C3F" w:rsidP="00241EF1">
            <w:pPr>
              <w:jc w:val="center"/>
              <w:rPr>
                <w:b/>
                <w:sz w:val="16"/>
                <w:szCs w:val="16"/>
              </w:rPr>
            </w:pPr>
            <w:r w:rsidRPr="00241EF1">
              <w:rPr>
                <w:b/>
                <w:sz w:val="16"/>
                <w:szCs w:val="16"/>
              </w:rPr>
              <w:t>Experiments</w:t>
            </w:r>
          </w:p>
        </w:tc>
        <w:tc>
          <w:tcPr>
            <w:tcW w:w="854" w:type="pct"/>
          </w:tcPr>
          <w:p w:rsidR="00EC7C3F" w:rsidRPr="00241EF1" w:rsidRDefault="00EC7C3F" w:rsidP="00241EF1">
            <w:pPr>
              <w:jc w:val="center"/>
              <w:rPr>
                <w:b/>
                <w:sz w:val="16"/>
                <w:szCs w:val="16"/>
              </w:rPr>
            </w:pPr>
            <w:r w:rsidRPr="00241EF1">
              <w:rPr>
                <w:b/>
                <w:sz w:val="16"/>
                <w:szCs w:val="16"/>
              </w:rPr>
              <w:t>User Study</w:t>
            </w:r>
          </w:p>
        </w:tc>
      </w:tr>
      <w:tr w:rsidR="00F72ED0" w:rsidRPr="00B3547A" w:rsidTr="009B1260">
        <w:tc>
          <w:tcPr>
            <w:tcW w:w="343" w:type="pct"/>
          </w:tcPr>
          <w:p w:rsidR="00EC7C3F" w:rsidRPr="00B3547A" w:rsidRDefault="0006592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QNVEKJHD"]}]} </w:instrText>
            </w:r>
            <w:r w:rsidRPr="00B3547A">
              <w:rPr>
                <w:sz w:val="16"/>
                <w:szCs w:val="16"/>
              </w:rPr>
              <w:fldChar w:fldCharType="separate"/>
            </w:r>
            <w:r w:rsidR="0032181D" w:rsidRPr="0032181D">
              <w:rPr>
                <w:rFonts w:cs="Times"/>
                <w:sz w:val="16"/>
              </w:rPr>
              <w:t>[223]</w:t>
            </w:r>
            <w:r w:rsidRPr="00B3547A">
              <w:rPr>
                <w:sz w:val="16"/>
                <w:szCs w:val="16"/>
              </w:rPr>
              <w:fldChar w:fldCharType="end"/>
            </w:r>
          </w:p>
        </w:tc>
        <w:tc>
          <w:tcPr>
            <w:tcW w:w="652" w:type="pct"/>
          </w:tcPr>
          <w:p w:rsidR="00EC7C3F" w:rsidRPr="00B3547A" w:rsidRDefault="00EC7C3F" w:rsidP="006C186F">
            <w:pPr>
              <w:rPr>
                <w:sz w:val="16"/>
                <w:szCs w:val="16"/>
              </w:rPr>
            </w:pPr>
            <w:r w:rsidRPr="00B3547A">
              <w:rPr>
                <w:sz w:val="16"/>
                <w:szCs w:val="16"/>
              </w:rPr>
              <w:t>Convey color information to people who are blind.</w:t>
            </w:r>
          </w:p>
        </w:tc>
        <w:tc>
          <w:tcPr>
            <w:tcW w:w="365" w:type="pct"/>
          </w:tcPr>
          <w:p w:rsidR="00EC7C3F" w:rsidRPr="00B3547A" w:rsidRDefault="00EC7C3F" w:rsidP="006C186F">
            <w:pPr>
              <w:rPr>
                <w:sz w:val="16"/>
                <w:szCs w:val="16"/>
              </w:rPr>
            </w:pPr>
            <w:r w:rsidRPr="00B3547A">
              <w:rPr>
                <w:sz w:val="16"/>
                <w:szCs w:val="16"/>
              </w:rPr>
              <w:t>3</w:t>
            </w:r>
          </w:p>
        </w:tc>
        <w:tc>
          <w:tcPr>
            <w:tcW w:w="577" w:type="pct"/>
          </w:tcPr>
          <w:p w:rsidR="00EC7C3F" w:rsidRPr="00B3547A" w:rsidRDefault="00EC7C3F" w:rsidP="006630E4">
            <w:pPr>
              <w:rPr>
                <w:sz w:val="16"/>
                <w:szCs w:val="16"/>
              </w:rPr>
            </w:pPr>
            <w:r w:rsidRPr="00B3547A">
              <w:rPr>
                <w:sz w:val="16"/>
                <w:szCs w:val="16"/>
              </w:rPr>
              <w:t>- Distal phalanges of index, middle and ring fingers. (T)</w:t>
            </w:r>
          </w:p>
          <w:p w:rsidR="00EC7C3F" w:rsidRPr="00B3547A" w:rsidRDefault="00EC7C3F" w:rsidP="006630E4">
            <w:pPr>
              <w:rPr>
                <w:sz w:val="16"/>
                <w:szCs w:val="16"/>
              </w:rPr>
            </w:pPr>
            <w:r w:rsidRPr="00B3547A">
              <w:rPr>
                <w:sz w:val="16"/>
                <w:szCs w:val="16"/>
              </w:rPr>
              <w:t>- Three phalanges of the index finger. (O)</w:t>
            </w:r>
          </w:p>
        </w:tc>
        <w:tc>
          <w:tcPr>
            <w:tcW w:w="634" w:type="pct"/>
          </w:tcPr>
          <w:p w:rsidR="00EC7C3F" w:rsidRPr="00B3547A" w:rsidRDefault="00EC7C3F" w:rsidP="006C186F">
            <w:pPr>
              <w:rPr>
                <w:sz w:val="16"/>
                <w:szCs w:val="16"/>
              </w:rPr>
            </w:pPr>
            <w:r w:rsidRPr="00B3547A">
              <w:rPr>
                <w:sz w:val="16"/>
                <w:szCs w:val="16"/>
              </w:rPr>
              <w:t>- Continuous on all three vibrators. (S)</w:t>
            </w:r>
          </w:p>
          <w:p w:rsidR="00EC7C3F" w:rsidRPr="00B3547A" w:rsidRDefault="00EC7C3F" w:rsidP="006C186F">
            <w:pPr>
              <w:rPr>
                <w:sz w:val="16"/>
                <w:szCs w:val="16"/>
              </w:rPr>
            </w:pPr>
            <w:r w:rsidRPr="00B3547A">
              <w:rPr>
                <w:sz w:val="16"/>
                <w:szCs w:val="16"/>
              </w:rPr>
              <w:t>- 0.5s time gap between vibrators. (D)</w:t>
            </w:r>
          </w:p>
        </w:tc>
        <w:tc>
          <w:tcPr>
            <w:tcW w:w="791" w:type="pct"/>
          </w:tcPr>
          <w:p w:rsidR="00EC7C3F" w:rsidRPr="00B3547A" w:rsidRDefault="00EC7C3F" w:rsidP="00EC7C3F">
            <w:pPr>
              <w:rPr>
                <w:sz w:val="16"/>
                <w:szCs w:val="16"/>
              </w:rPr>
            </w:pPr>
            <w:r w:rsidRPr="00B3547A">
              <w:rPr>
                <w:sz w:val="16"/>
                <w:szCs w:val="16"/>
              </w:rPr>
              <w:t>- Encode R, G and B channel to each of the 3 vibrators.</w:t>
            </w:r>
          </w:p>
          <w:p w:rsidR="00EC7C3F" w:rsidRPr="00B3547A" w:rsidRDefault="00EC7C3F" w:rsidP="00EC7C3F">
            <w:pPr>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6C186F">
            <w:pPr>
              <w:rPr>
                <w:sz w:val="16"/>
                <w:szCs w:val="16"/>
              </w:rPr>
            </w:pPr>
            <w:r w:rsidRPr="00B3547A">
              <w:rPr>
                <w:sz w:val="16"/>
                <w:szCs w:val="16"/>
              </w:rPr>
              <w:t>- Convey only colors individually (C).</w:t>
            </w:r>
          </w:p>
          <w:p w:rsidR="00EC7C3F" w:rsidRPr="00B3547A" w:rsidRDefault="00EC7C3F" w:rsidP="006C186F">
            <w:pPr>
              <w:rPr>
                <w:sz w:val="16"/>
                <w:szCs w:val="16"/>
              </w:rPr>
            </w:pPr>
            <w:r w:rsidRPr="00B3547A">
              <w:rPr>
                <w:sz w:val="16"/>
                <w:szCs w:val="16"/>
              </w:rPr>
              <w:t>- Allow users to explore a down sampled color image using a mouse. (I)</w:t>
            </w:r>
          </w:p>
        </w:tc>
        <w:tc>
          <w:tcPr>
            <w:tcW w:w="854" w:type="pct"/>
          </w:tcPr>
          <w:p w:rsidR="00EC7C3F" w:rsidRPr="00B3547A" w:rsidRDefault="00EC7C3F" w:rsidP="006C186F">
            <w:pPr>
              <w:rPr>
                <w:sz w:val="16"/>
                <w:szCs w:val="16"/>
              </w:rPr>
            </w:pPr>
            <w:r w:rsidRPr="00B3547A">
              <w:rPr>
                <w:sz w:val="16"/>
                <w:szCs w:val="16"/>
              </w:rPr>
              <w:t>- 5 participants who are blind.</w:t>
            </w:r>
          </w:p>
          <w:p w:rsidR="00EC7C3F" w:rsidRPr="00B3547A" w:rsidRDefault="00EC7C3F" w:rsidP="006C186F">
            <w:pPr>
              <w:rPr>
                <w:sz w:val="16"/>
                <w:szCs w:val="16"/>
              </w:rPr>
            </w:pPr>
            <w:r w:rsidRPr="00B3547A">
              <w:rPr>
                <w:sz w:val="16"/>
                <w:szCs w:val="16"/>
              </w:rPr>
              <w:t>-2 sighted participants.</w:t>
            </w:r>
          </w:p>
          <w:p w:rsidR="00EC7C3F" w:rsidRPr="00B3547A" w:rsidRDefault="00EC7C3F" w:rsidP="006C186F">
            <w:pPr>
              <w:rPr>
                <w:sz w:val="16"/>
                <w:szCs w:val="16"/>
              </w:rPr>
            </w:pPr>
          </w:p>
          <w:p w:rsidR="00EC7C3F" w:rsidRPr="00B3547A" w:rsidRDefault="00EC7C3F" w:rsidP="00EC7C3F">
            <w:pPr>
              <w:rPr>
                <w:sz w:val="16"/>
                <w:szCs w:val="16"/>
              </w:rPr>
            </w:pPr>
            <w:r w:rsidRPr="00B3547A">
              <w:rPr>
                <w:sz w:val="16"/>
                <w:szCs w:val="16"/>
              </w:rPr>
              <w:t>- COS:</w:t>
            </w:r>
            <w:r w:rsidR="00F72ED0" w:rsidRPr="00B3547A">
              <w:rPr>
                <w:sz w:val="16"/>
                <w:szCs w:val="16"/>
              </w:rPr>
              <w:t xml:space="preserve"> 71%</w:t>
            </w:r>
          </w:p>
          <w:p w:rsidR="00EC7C3F" w:rsidRPr="00B3547A" w:rsidRDefault="00EC7C3F" w:rsidP="00EC7C3F">
            <w:pPr>
              <w:rPr>
                <w:sz w:val="16"/>
                <w:szCs w:val="16"/>
              </w:rPr>
            </w:pPr>
            <w:r w:rsidRPr="00B3547A">
              <w:rPr>
                <w:sz w:val="16"/>
                <w:szCs w:val="16"/>
              </w:rPr>
              <w:t>- CTS:</w:t>
            </w:r>
            <w:r w:rsidR="00F72ED0" w:rsidRPr="00B3547A">
              <w:rPr>
                <w:sz w:val="16"/>
                <w:szCs w:val="16"/>
              </w:rPr>
              <w:t xml:space="preserve"> 87%</w:t>
            </w:r>
          </w:p>
          <w:p w:rsidR="00EC7C3F" w:rsidRPr="00B3547A" w:rsidRDefault="00EC7C3F" w:rsidP="00EC7C3F">
            <w:pPr>
              <w:rPr>
                <w:sz w:val="16"/>
                <w:szCs w:val="16"/>
              </w:rPr>
            </w:pPr>
            <w:r w:rsidRPr="00B3547A">
              <w:rPr>
                <w:sz w:val="16"/>
                <w:szCs w:val="16"/>
              </w:rPr>
              <w:t>- ITS:</w:t>
            </w:r>
            <w:r w:rsidR="00F72ED0" w:rsidRPr="00B3547A">
              <w:rPr>
                <w:sz w:val="16"/>
                <w:szCs w:val="16"/>
              </w:rPr>
              <w:t xml:space="preserve"> 100%</w:t>
            </w:r>
          </w:p>
          <w:p w:rsidR="00EC7C3F" w:rsidRPr="00B3547A" w:rsidRDefault="00EC7C3F" w:rsidP="00EC7C3F">
            <w:pPr>
              <w:rPr>
                <w:sz w:val="16"/>
                <w:szCs w:val="16"/>
              </w:rPr>
            </w:pPr>
            <w:r w:rsidRPr="00B3547A">
              <w:rPr>
                <w:sz w:val="16"/>
                <w:szCs w:val="16"/>
              </w:rPr>
              <w:t>- IOD</w:t>
            </w:r>
            <w:r w:rsidR="00F72ED0" w:rsidRPr="00B3547A">
              <w:rPr>
                <w:sz w:val="16"/>
                <w:szCs w:val="16"/>
              </w:rPr>
              <w:t>: 67%</w:t>
            </w:r>
          </w:p>
          <w:p w:rsidR="00EC7C3F" w:rsidRPr="00B3547A" w:rsidRDefault="00EC7C3F" w:rsidP="00EC7C3F">
            <w:pPr>
              <w:rPr>
                <w:sz w:val="16"/>
                <w:szCs w:val="16"/>
              </w:rPr>
            </w:pPr>
            <w:r w:rsidRPr="00B3547A">
              <w:rPr>
                <w:sz w:val="16"/>
                <w:szCs w:val="16"/>
              </w:rPr>
              <w:t>- IOS</w:t>
            </w:r>
            <w:r w:rsidR="00F72ED0" w:rsidRPr="00B3547A">
              <w:rPr>
                <w:sz w:val="16"/>
                <w:szCs w:val="16"/>
              </w:rPr>
              <w:t>: 92%</w:t>
            </w:r>
          </w:p>
          <w:p w:rsidR="00F72ED0" w:rsidRPr="00B3547A" w:rsidRDefault="00F72ED0" w:rsidP="00EC7C3F">
            <w:pPr>
              <w:rPr>
                <w:sz w:val="16"/>
                <w:szCs w:val="16"/>
              </w:rPr>
            </w:pPr>
            <w:r w:rsidRPr="00B3547A">
              <w:rPr>
                <w:sz w:val="16"/>
                <w:szCs w:val="16"/>
              </w:rPr>
              <w:t>- COD: 87%</w:t>
            </w:r>
          </w:p>
          <w:p w:rsidR="00F72ED0" w:rsidRPr="00B3547A" w:rsidRDefault="00F72ED0" w:rsidP="00EC7C3F">
            <w:pPr>
              <w:rPr>
                <w:sz w:val="16"/>
                <w:szCs w:val="16"/>
              </w:rPr>
            </w:pPr>
            <w:r w:rsidRPr="00B3547A">
              <w:rPr>
                <w:sz w:val="16"/>
                <w:szCs w:val="16"/>
              </w:rPr>
              <w:t>- CTD: 90%</w:t>
            </w:r>
          </w:p>
        </w:tc>
      </w:tr>
      <w:tr w:rsidR="00F72ED0" w:rsidRPr="00B3547A" w:rsidTr="009B1260">
        <w:tc>
          <w:tcPr>
            <w:tcW w:w="343" w:type="pct"/>
          </w:tcPr>
          <w:p w:rsidR="00EC7C3F" w:rsidRPr="00B3547A" w:rsidRDefault="0006592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DW4U9TZB"]}]} </w:instrText>
            </w:r>
            <w:r w:rsidRPr="00B3547A">
              <w:rPr>
                <w:sz w:val="16"/>
                <w:szCs w:val="16"/>
              </w:rPr>
              <w:fldChar w:fldCharType="separate"/>
            </w:r>
            <w:r w:rsidR="0032181D" w:rsidRPr="0032181D">
              <w:rPr>
                <w:rFonts w:cs="Times"/>
                <w:sz w:val="16"/>
              </w:rPr>
              <w:t>[224]</w:t>
            </w:r>
            <w:r w:rsidRPr="00B3547A">
              <w:rPr>
                <w:sz w:val="16"/>
                <w:szCs w:val="16"/>
              </w:rPr>
              <w:fldChar w:fldCharType="end"/>
            </w:r>
          </w:p>
        </w:tc>
        <w:tc>
          <w:tcPr>
            <w:tcW w:w="652" w:type="pct"/>
          </w:tcPr>
          <w:p w:rsidR="00EC7C3F" w:rsidRPr="00B3547A" w:rsidRDefault="00F72ED0" w:rsidP="00C1145A">
            <w:pPr>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6C186F">
            <w:pPr>
              <w:rPr>
                <w:sz w:val="16"/>
                <w:szCs w:val="16"/>
              </w:rPr>
            </w:pPr>
            <w:r w:rsidRPr="00B3547A">
              <w:rPr>
                <w:sz w:val="16"/>
                <w:szCs w:val="16"/>
              </w:rPr>
              <w:t>4</w:t>
            </w:r>
          </w:p>
        </w:tc>
        <w:tc>
          <w:tcPr>
            <w:tcW w:w="577" w:type="pct"/>
          </w:tcPr>
          <w:p w:rsidR="00EC7C3F" w:rsidRPr="00B3547A" w:rsidRDefault="00F72ED0" w:rsidP="006C186F">
            <w:pPr>
              <w:rPr>
                <w:sz w:val="16"/>
                <w:szCs w:val="16"/>
              </w:rPr>
            </w:pPr>
            <w:r w:rsidRPr="00B3547A">
              <w:rPr>
                <w:sz w:val="16"/>
                <w:szCs w:val="16"/>
              </w:rPr>
              <w:t>-2 on the lower part of the palm just above the wrist.</w:t>
            </w:r>
          </w:p>
          <w:p w:rsidR="00F72ED0" w:rsidRPr="00B3547A" w:rsidRDefault="00F72ED0" w:rsidP="006C186F">
            <w:pPr>
              <w:rPr>
                <w:sz w:val="16"/>
                <w:szCs w:val="16"/>
              </w:rPr>
            </w:pPr>
            <w:r w:rsidRPr="00B3547A">
              <w:rPr>
                <w:sz w:val="16"/>
                <w:szCs w:val="16"/>
              </w:rPr>
              <w:t>- 2 on the back of the lower palm  just above the wrist.</w:t>
            </w:r>
          </w:p>
        </w:tc>
        <w:tc>
          <w:tcPr>
            <w:tcW w:w="634" w:type="pct"/>
          </w:tcPr>
          <w:p w:rsidR="00EC7C3F" w:rsidRPr="00B3547A" w:rsidRDefault="00C1145A" w:rsidP="00C1145A">
            <w:pPr>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6C186F">
            <w:pPr>
              <w:rPr>
                <w:sz w:val="16"/>
                <w:szCs w:val="16"/>
              </w:rPr>
            </w:pPr>
            <w:r w:rsidRPr="00B3547A">
              <w:rPr>
                <w:sz w:val="16"/>
                <w:szCs w:val="16"/>
              </w:rPr>
              <w:t>- Frequency of the vibration was proportional to the direction and distance from the target location.</w:t>
            </w:r>
          </w:p>
          <w:p w:rsidR="00C1145A" w:rsidRPr="00B3547A" w:rsidRDefault="00C1145A" w:rsidP="006C186F">
            <w:pPr>
              <w:rPr>
                <w:sz w:val="16"/>
                <w:szCs w:val="16"/>
              </w:rPr>
            </w:pPr>
            <w:r w:rsidRPr="00B3547A">
              <w:rPr>
                <w:sz w:val="16"/>
                <w:szCs w:val="16"/>
              </w:rPr>
              <w:t>- Two vibrators were turned on to indicate arrival on a target.</w:t>
            </w:r>
          </w:p>
        </w:tc>
        <w:tc>
          <w:tcPr>
            <w:tcW w:w="784" w:type="pct"/>
          </w:tcPr>
          <w:p w:rsidR="00EC7C3F" w:rsidRPr="00B3547A" w:rsidRDefault="004455B6" w:rsidP="006C186F">
            <w:pPr>
              <w:rPr>
                <w:sz w:val="16"/>
                <w:szCs w:val="16"/>
              </w:rPr>
            </w:pPr>
            <w:r w:rsidRPr="00B3547A">
              <w:rPr>
                <w:sz w:val="16"/>
                <w:szCs w:val="16"/>
              </w:rPr>
              <w:t>- Expt 1 tested vibrators on the front and back of palm.</w:t>
            </w:r>
          </w:p>
          <w:p w:rsidR="004455B6" w:rsidRPr="00B3547A" w:rsidRDefault="004455B6" w:rsidP="006C186F">
            <w:pPr>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6C186F">
            <w:pPr>
              <w:rPr>
                <w:sz w:val="16"/>
                <w:szCs w:val="16"/>
              </w:rPr>
            </w:pPr>
          </w:p>
        </w:tc>
        <w:tc>
          <w:tcPr>
            <w:tcW w:w="854" w:type="pct"/>
          </w:tcPr>
          <w:p w:rsidR="00EC7C3F" w:rsidRPr="00B3547A" w:rsidRDefault="004455B6" w:rsidP="006C186F">
            <w:pPr>
              <w:rPr>
                <w:sz w:val="16"/>
                <w:szCs w:val="16"/>
              </w:rPr>
            </w:pPr>
            <w:r w:rsidRPr="00B3547A">
              <w:rPr>
                <w:sz w:val="16"/>
                <w:szCs w:val="16"/>
              </w:rPr>
              <w:t>- The location of the tractors did not have an effect. Front and Back worked the same,</w:t>
            </w:r>
          </w:p>
          <w:p w:rsidR="004455B6" w:rsidRPr="00B3547A" w:rsidRDefault="004455B6" w:rsidP="004455B6">
            <w:pPr>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06592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6V7QJXKU"]}]} </w:instrText>
            </w:r>
            <w:r w:rsidRPr="00B3547A">
              <w:rPr>
                <w:sz w:val="16"/>
                <w:szCs w:val="16"/>
              </w:rPr>
              <w:fldChar w:fldCharType="separate"/>
            </w:r>
            <w:r w:rsidR="0032181D" w:rsidRPr="0032181D">
              <w:rPr>
                <w:rFonts w:cs="Times"/>
                <w:sz w:val="16"/>
              </w:rPr>
              <w:t>[225]</w:t>
            </w:r>
            <w:r w:rsidRPr="00B3547A">
              <w:rPr>
                <w:sz w:val="16"/>
                <w:szCs w:val="16"/>
              </w:rPr>
              <w:fldChar w:fldCharType="end"/>
            </w:r>
          </w:p>
        </w:tc>
        <w:tc>
          <w:tcPr>
            <w:tcW w:w="652" w:type="pct"/>
          </w:tcPr>
          <w:p w:rsidR="00EC7C3F" w:rsidRPr="00B3547A" w:rsidRDefault="004455B6" w:rsidP="004455B6">
            <w:pPr>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6C186F">
            <w:pPr>
              <w:rPr>
                <w:sz w:val="16"/>
                <w:szCs w:val="16"/>
              </w:rPr>
            </w:pPr>
            <w:r w:rsidRPr="00B3547A">
              <w:rPr>
                <w:sz w:val="16"/>
                <w:szCs w:val="16"/>
              </w:rPr>
              <w:t>9</w:t>
            </w:r>
          </w:p>
        </w:tc>
        <w:tc>
          <w:tcPr>
            <w:tcW w:w="577" w:type="pct"/>
          </w:tcPr>
          <w:p w:rsidR="00EC7C3F" w:rsidRPr="00B3547A" w:rsidRDefault="004455B6" w:rsidP="006C186F">
            <w:pPr>
              <w:rPr>
                <w:sz w:val="16"/>
                <w:szCs w:val="16"/>
              </w:rPr>
            </w:pPr>
            <w:r w:rsidRPr="00B3547A">
              <w:rPr>
                <w:sz w:val="16"/>
                <w:szCs w:val="16"/>
              </w:rPr>
              <w:t>Array on the front of the palm in a 3x3 matrix.</w:t>
            </w:r>
          </w:p>
        </w:tc>
        <w:tc>
          <w:tcPr>
            <w:tcW w:w="634" w:type="pct"/>
          </w:tcPr>
          <w:p w:rsidR="00EC7C3F" w:rsidRPr="00B3547A" w:rsidRDefault="004455B6" w:rsidP="004455B6">
            <w:pPr>
              <w:rPr>
                <w:sz w:val="16"/>
                <w:szCs w:val="16"/>
              </w:rPr>
            </w:pPr>
            <w:r w:rsidRPr="00B3547A">
              <w:rPr>
                <w:sz w:val="16"/>
                <w:szCs w:val="16"/>
              </w:rPr>
              <w:t>- Warning signals</w:t>
            </w:r>
          </w:p>
          <w:p w:rsidR="004455B6" w:rsidRPr="00B3547A" w:rsidRDefault="004455B6" w:rsidP="004455B6">
            <w:pPr>
              <w:rPr>
                <w:sz w:val="16"/>
                <w:szCs w:val="16"/>
              </w:rPr>
            </w:pPr>
            <w:r w:rsidRPr="00B3547A">
              <w:rPr>
                <w:sz w:val="16"/>
                <w:szCs w:val="16"/>
              </w:rPr>
              <w:t>- Spatial obstacle location signal.</w:t>
            </w:r>
          </w:p>
          <w:p w:rsidR="004455B6" w:rsidRPr="00B3547A" w:rsidRDefault="004455B6" w:rsidP="004455B6">
            <w:pPr>
              <w:rPr>
                <w:sz w:val="16"/>
                <w:szCs w:val="16"/>
              </w:rPr>
            </w:pPr>
            <w:r w:rsidRPr="00B3547A">
              <w:rPr>
                <w:sz w:val="16"/>
                <w:szCs w:val="16"/>
              </w:rPr>
              <w:t>- Direction conveyance to the user.</w:t>
            </w:r>
          </w:p>
        </w:tc>
        <w:tc>
          <w:tcPr>
            <w:tcW w:w="791" w:type="pct"/>
          </w:tcPr>
          <w:p w:rsidR="00EC7C3F" w:rsidRPr="00B3547A" w:rsidRDefault="004455B6" w:rsidP="006C186F">
            <w:pPr>
              <w:rPr>
                <w:sz w:val="16"/>
                <w:szCs w:val="16"/>
              </w:rPr>
            </w:pPr>
            <w:r w:rsidRPr="00B3547A">
              <w:rPr>
                <w:sz w:val="16"/>
                <w:szCs w:val="16"/>
              </w:rPr>
              <w:t>- Warning signal vibrates all vibrators.</w:t>
            </w:r>
          </w:p>
          <w:p w:rsidR="004455B6" w:rsidRPr="00B3547A" w:rsidRDefault="004455B6" w:rsidP="006C186F">
            <w:pPr>
              <w:rPr>
                <w:sz w:val="16"/>
                <w:szCs w:val="16"/>
              </w:rPr>
            </w:pPr>
            <w:r w:rsidRPr="00B3547A">
              <w:rPr>
                <w:sz w:val="16"/>
                <w:szCs w:val="16"/>
              </w:rPr>
              <w:t>- Spatial location of an obstacle is sent in the particular motor with near, medium and far range to obstacle.</w:t>
            </w:r>
          </w:p>
          <w:p w:rsidR="009B1260" w:rsidRPr="00B3547A" w:rsidRDefault="009B1260" w:rsidP="006C186F">
            <w:pPr>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6C186F">
            <w:pPr>
              <w:rPr>
                <w:sz w:val="16"/>
                <w:szCs w:val="16"/>
              </w:rPr>
            </w:pPr>
            <w:r w:rsidRPr="00B3547A">
              <w:rPr>
                <w:sz w:val="16"/>
                <w:szCs w:val="16"/>
              </w:rPr>
              <w:t>- No user testing done yet</w:t>
            </w:r>
          </w:p>
        </w:tc>
        <w:tc>
          <w:tcPr>
            <w:tcW w:w="854" w:type="pct"/>
          </w:tcPr>
          <w:p w:rsidR="00EC7C3F" w:rsidRPr="00B3547A" w:rsidRDefault="009B1260" w:rsidP="006C186F">
            <w:pPr>
              <w:rPr>
                <w:sz w:val="16"/>
                <w:szCs w:val="16"/>
              </w:rPr>
            </w:pPr>
            <w:r w:rsidRPr="00B3547A">
              <w:rPr>
                <w:sz w:val="16"/>
                <w:szCs w:val="16"/>
              </w:rPr>
              <w:t>- No user testing done yet</w:t>
            </w:r>
          </w:p>
        </w:tc>
      </w:tr>
      <w:tr w:rsidR="00F72ED0" w:rsidRPr="00B3547A" w:rsidTr="009B1260">
        <w:tc>
          <w:tcPr>
            <w:tcW w:w="343" w:type="pct"/>
          </w:tcPr>
          <w:p w:rsidR="00EC7C3F" w:rsidRPr="00B3547A" w:rsidRDefault="0006592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UWDDEHN3"]}]} </w:instrText>
            </w:r>
            <w:r w:rsidRPr="00B3547A">
              <w:rPr>
                <w:sz w:val="16"/>
                <w:szCs w:val="16"/>
              </w:rPr>
              <w:fldChar w:fldCharType="separate"/>
            </w:r>
            <w:r w:rsidR="0032181D" w:rsidRPr="0032181D">
              <w:rPr>
                <w:rFonts w:cs="Times"/>
                <w:sz w:val="16"/>
              </w:rPr>
              <w:t>[226]</w:t>
            </w:r>
            <w:r w:rsidRPr="00B3547A">
              <w:rPr>
                <w:sz w:val="16"/>
                <w:szCs w:val="16"/>
              </w:rPr>
              <w:fldChar w:fldCharType="end"/>
            </w:r>
            <w:r w:rsidR="009B1260"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2J7BKEF3"]}]} </w:instrText>
            </w:r>
            <w:r w:rsidRPr="00B3547A">
              <w:rPr>
                <w:sz w:val="16"/>
                <w:szCs w:val="16"/>
              </w:rPr>
              <w:fldChar w:fldCharType="separate"/>
            </w:r>
            <w:r w:rsidR="0032181D" w:rsidRPr="0032181D">
              <w:rPr>
                <w:rFonts w:cs="Times"/>
                <w:sz w:val="16"/>
              </w:rPr>
              <w:t>[227]</w:t>
            </w:r>
            <w:r w:rsidRPr="00B3547A">
              <w:rPr>
                <w:sz w:val="16"/>
                <w:szCs w:val="16"/>
              </w:rPr>
              <w:fldChar w:fldCharType="end"/>
            </w:r>
          </w:p>
        </w:tc>
        <w:tc>
          <w:tcPr>
            <w:tcW w:w="652" w:type="pct"/>
          </w:tcPr>
          <w:p w:rsidR="00EC7C3F" w:rsidRPr="00B3547A" w:rsidRDefault="009B1260" w:rsidP="009940B8">
            <w:pPr>
              <w:rPr>
                <w:sz w:val="16"/>
                <w:szCs w:val="16"/>
              </w:rPr>
            </w:pPr>
            <w:r w:rsidRPr="00B3547A">
              <w:rPr>
                <w:sz w:val="16"/>
                <w:szCs w:val="16"/>
              </w:rPr>
              <w:t>Vibrotactile cues for navigating surgeons hand during surgery.</w:t>
            </w:r>
          </w:p>
        </w:tc>
        <w:tc>
          <w:tcPr>
            <w:tcW w:w="365" w:type="pct"/>
          </w:tcPr>
          <w:p w:rsidR="00EC7C3F" w:rsidRPr="00B3547A" w:rsidRDefault="009B1260" w:rsidP="006C186F">
            <w:pPr>
              <w:rPr>
                <w:sz w:val="16"/>
                <w:szCs w:val="16"/>
              </w:rPr>
            </w:pPr>
            <w:r w:rsidRPr="00B3547A">
              <w:rPr>
                <w:sz w:val="16"/>
                <w:szCs w:val="16"/>
              </w:rPr>
              <w:t>4</w:t>
            </w:r>
          </w:p>
        </w:tc>
        <w:tc>
          <w:tcPr>
            <w:tcW w:w="577" w:type="pct"/>
          </w:tcPr>
          <w:p w:rsidR="00EC7C3F" w:rsidRPr="00B3547A" w:rsidRDefault="009B1260" w:rsidP="009940B8">
            <w:pPr>
              <w:ind w:left="-106" w:right="-133"/>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9940B8">
            <w:pPr>
              <w:rPr>
                <w:sz w:val="16"/>
                <w:szCs w:val="16"/>
              </w:rPr>
            </w:pPr>
            <w:r w:rsidRPr="00B3547A">
              <w:rPr>
                <w:sz w:val="16"/>
                <w:szCs w:val="16"/>
              </w:rPr>
              <w:t>- Continuous vibrations based on the amount of off target displacement</w:t>
            </w:r>
          </w:p>
        </w:tc>
        <w:tc>
          <w:tcPr>
            <w:tcW w:w="791" w:type="pct"/>
          </w:tcPr>
          <w:p w:rsidR="00EC7C3F" w:rsidRPr="00B3547A" w:rsidRDefault="009940B8" w:rsidP="006C186F">
            <w:pPr>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D703B6">
            <w:pPr>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6C186F">
            <w:pPr>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06592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B9N3CPQV"]}]} </w:instrText>
            </w:r>
            <w:r w:rsidRPr="00B3547A">
              <w:rPr>
                <w:sz w:val="16"/>
                <w:szCs w:val="16"/>
              </w:rPr>
              <w:fldChar w:fldCharType="separate"/>
            </w:r>
            <w:r w:rsidR="0032181D" w:rsidRPr="0032181D">
              <w:rPr>
                <w:rFonts w:cs="Times"/>
                <w:sz w:val="16"/>
              </w:rPr>
              <w:t>[228]</w:t>
            </w:r>
            <w:r w:rsidRPr="00B3547A">
              <w:rPr>
                <w:sz w:val="16"/>
                <w:szCs w:val="16"/>
              </w:rPr>
              <w:fldChar w:fldCharType="end"/>
            </w:r>
          </w:p>
        </w:tc>
        <w:tc>
          <w:tcPr>
            <w:tcW w:w="652" w:type="pct"/>
          </w:tcPr>
          <w:p w:rsidR="00EC7C3F" w:rsidRPr="00B3547A" w:rsidRDefault="00D703B6" w:rsidP="000F3D65">
            <w:pPr>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6C186F">
            <w:pPr>
              <w:rPr>
                <w:sz w:val="16"/>
                <w:szCs w:val="16"/>
              </w:rPr>
            </w:pPr>
            <w:r w:rsidRPr="00B3547A">
              <w:rPr>
                <w:sz w:val="16"/>
                <w:szCs w:val="16"/>
              </w:rPr>
              <w:t>?</w:t>
            </w:r>
          </w:p>
        </w:tc>
        <w:tc>
          <w:tcPr>
            <w:tcW w:w="577" w:type="pct"/>
          </w:tcPr>
          <w:p w:rsidR="00EC7C3F" w:rsidRPr="00B3547A" w:rsidRDefault="00D703B6" w:rsidP="006C186F">
            <w:pPr>
              <w:rPr>
                <w:sz w:val="16"/>
                <w:szCs w:val="16"/>
              </w:rPr>
            </w:pPr>
            <w:r w:rsidRPr="00B3547A">
              <w:rPr>
                <w:sz w:val="16"/>
                <w:szCs w:val="16"/>
              </w:rPr>
              <w:t xml:space="preserve">No specific information provided. </w:t>
            </w:r>
          </w:p>
          <w:p w:rsidR="000F3D65" w:rsidRPr="00B3547A" w:rsidRDefault="000F3D65" w:rsidP="000F3D65">
            <w:pPr>
              <w:ind w:left="-106"/>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0F3D65">
            <w:pPr>
              <w:rPr>
                <w:sz w:val="16"/>
                <w:szCs w:val="16"/>
              </w:rPr>
            </w:pPr>
            <w:r w:rsidRPr="00B3547A">
              <w:rPr>
                <w:sz w:val="16"/>
                <w:szCs w:val="16"/>
              </w:rPr>
              <w:t>- Magnitude of vibration is directly proportional to distance to obstacle.</w:t>
            </w:r>
          </w:p>
          <w:p w:rsidR="000F3D65" w:rsidRPr="00B3547A" w:rsidRDefault="000F3D65" w:rsidP="000F3D65">
            <w:pPr>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6C186F">
            <w:pPr>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6C186F">
            <w:pPr>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6C186F">
            <w:pPr>
              <w:rPr>
                <w:sz w:val="16"/>
                <w:szCs w:val="16"/>
              </w:rPr>
            </w:pPr>
            <w:r w:rsidRPr="00B3547A">
              <w:rPr>
                <w:sz w:val="16"/>
                <w:szCs w:val="16"/>
              </w:rPr>
              <w:t xml:space="preserve">Course 1: </w:t>
            </w:r>
          </w:p>
          <w:p w:rsidR="003B50E1" w:rsidRPr="00B3547A" w:rsidRDefault="003B50E1" w:rsidP="006C186F">
            <w:pPr>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6C186F">
            <w:pPr>
              <w:rPr>
                <w:sz w:val="16"/>
                <w:szCs w:val="16"/>
              </w:rPr>
            </w:pPr>
            <w:r w:rsidRPr="00B3547A">
              <w:rPr>
                <w:sz w:val="16"/>
                <w:szCs w:val="16"/>
              </w:rPr>
              <w:t>Course 2:</w:t>
            </w:r>
          </w:p>
          <w:p w:rsidR="003B50E1" w:rsidRPr="00B3547A" w:rsidRDefault="003B50E1" w:rsidP="006C186F">
            <w:pPr>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0F3D65">
            <w:pPr>
              <w:rPr>
                <w:sz w:val="16"/>
                <w:szCs w:val="16"/>
              </w:rPr>
            </w:pPr>
            <w:r w:rsidRPr="00B3547A">
              <w:rPr>
                <w:sz w:val="16"/>
                <w:szCs w:val="16"/>
              </w:rPr>
              <w:lastRenderedPageBreak/>
              <w:t>- 9 participants, 3 blind and 6 with low vision.</w:t>
            </w:r>
          </w:p>
          <w:p w:rsidR="000F3D65" w:rsidRPr="00B3547A" w:rsidRDefault="000F3D65" w:rsidP="000F3D65">
            <w:pPr>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0F3D65">
            <w:pPr>
              <w:rPr>
                <w:sz w:val="16"/>
                <w:szCs w:val="16"/>
              </w:rPr>
            </w:pPr>
            <w:r w:rsidRPr="00B3547A">
              <w:rPr>
                <w:sz w:val="16"/>
                <w:szCs w:val="16"/>
              </w:rPr>
              <w:t>Travelled the minimal hitting path 65% with their existing navigation aid and increased to 75% with the glove.</w:t>
            </w:r>
          </w:p>
          <w:p w:rsidR="003B50E1" w:rsidRPr="00B3547A" w:rsidRDefault="003B50E1" w:rsidP="003B50E1">
            <w:pPr>
              <w:rPr>
                <w:sz w:val="16"/>
                <w:szCs w:val="16"/>
              </w:rPr>
            </w:pPr>
            <w:r w:rsidRPr="00B3547A">
              <w:rPr>
                <w:sz w:val="16"/>
                <w:szCs w:val="16"/>
              </w:rPr>
              <w:t>- Course 2:</w:t>
            </w:r>
          </w:p>
          <w:p w:rsidR="003B50E1" w:rsidRPr="00B3547A" w:rsidRDefault="003B50E1" w:rsidP="003B50E1">
            <w:pPr>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065921" w:rsidP="006C186F">
            <w:pPr>
              <w:rPr>
                <w:sz w:val="16"/>
                <w:szCs w:val="16"/>
              </w:rPr>
            </w:pPr>
            <w:r w:rsidRPr="00B3547A">
              <w:rPr>
                <w:sz w:val="16"/>
                <w:szCs w:val="16"/>
              </w:rPr>
              <w:lastRenderedPageBreak/>
              <w:fldChar w:fldCharType="begin"/>
            </w:r>
            <w:r w:rsidR="00BE57B3" w:rsidRPr="00B3547A">
              <w:rPr>
                <w:sz w:val="16"/>
                <w:szCs w:val="16"/>
              </w:rPr>
              <w:instrText xml:space="preserve"> ADDIN ZOTERO_ITEM {"sort":true,"citationItems":[{"uri":["http://zotero.org/users/local/cBuE6Qc1/items/5EUPHFNA"]}]} </w:instrText>
            </w:r>
            <w:r w:rsidRPr="00B3547A">
              <w:rPr>
                <w:sz w:val="16"/>
                <w:szCs w:val="16"/>
              </w:rPr>
              <w:fldChar w:fldCharType="separate"/>
            </w:r>
            <w:r w:rsidR="0032181D" w:rsidRPr="0032181D">
              <w:rPr>
                <w:rFonts w:cs="Times"/>
                <w:sz w:val="16"/>
              </w:rPr>
              <w:t>[229]</w:t>
            </w:r>
            <w:r w:rsidRPr="00B3547A">
              <w:rPr>
                <w:sz w:val="16"/>
                <w:szCs w:val="16"/>
              </w:rPr>
              <w:fldChar w:fldCharType="end"/>
            </w:r>
            <w:r w:rsidR="00425F41"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BQF4232X"]}]} </w:instrText>
            </w:r>
            <w:r w:rsidRPr="00B3547A">
              <w:rPr>
                <w:sz w:val="16"/>
                <w:szCs w:val="16"/>
              </w:rPr>
              <w:fldChar w:fldCharType="separate"/>
            </w:r>
            <w:r w:rsidR="0032181D" w:rsidRPr="0032181D">
              <w:rPr>
                <w:rFonts w:cs="Times"/>
                <w:sz w:val="16"/>
              </w:rPr>
              <w:t>[230]</w:t>
            </w:r>
            <w:r w:rsidRPr="00B3547A">
              <w:rPr>
                <w:sz w:val="16"/>
                <w:szCs w:val="16"/>
              </w:rPr>
              <w:fldChar w:fldCharType="end"/>
            </w:r>
          </w:p>
        </w:tc>
        <w:tc>
          <w:tcPr>
            <w:tcW w:w="652" w:type="pct"/>
          </w:tcPr>
          <w:p w:rsidR="00EC7C3F" w:rsidRPr="00B3547A" w:rsidRDefault="00A04A53" w:rsidP="00A04A53">
            <w:pPr>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6C186F">
            <w:pPr>
              <w:rPr>
                <w:sz w:val="16"/>
                <w:szCs w:val="16"/>
              </w:rPr>
            </w:pPr>
            <w:r w:rsidRPr="00B3547A">
              <w:rPr>
                <w:sz w:val="16"/>
                <w:szCs w:val="16"/>
              </w:rPr>
              <w:t>76</w:t>
            </w:r>
          </w:p>
        </w:tc>
        <w:tc>
          <w:tcPr>
            <w:tcW w:w="577" w:type="pct"/>
          </w:tcPr>
          <w:p w:rsidR="00EC7C3F" w:rsidRPr="00B3547A" w:rsidRDefault="00A04A53" w:rsidP="006C186F">
            <w:pPr>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6C186F">
            <w:pPr>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6C186F">
            <w:pPr>
              <w:rPr>
                <w:sz w:val="16"/>
                <w:szCs w:val="16"/>
              </w:rPr>
            </w:pPr>
            <w:r>
              <w:rPr>
                <w:sz w:val="16"/>
                <w:szCs w:val="16"/>
              </w:rPr>
              <w:t>Manually encoded by entertainment specialists based on the movie and the scene.</w:t>
            </w:r>
          </w:p>
        </w:tc>
        <w:tc>
          <w:tcPr>
            <w:tcW w:w="784" w:type="pct"/>
          </w:tcPr>
          <w:p w:rsidR="00EC7C3F" w:rsidRPr="00B3547A" w:rsidRDefault="00B3547A" w:rsidP="006C186F">
            <w:pPr>
              <w:rPr>
                <w:sz w:val="16"/>
                <w:szCs w:val="16"/>
              </w:rPr>
            </w:pPr>
            <w:r>
              <w:rPr>
                <w:sz w:val="16"/>
                <w:szCs w:val="16"/>
              </w:rPr>
              <w:t>No user study.</w:t>
            </w:r>
          </w:p>
        </w:tc>
        <w:tc>
          <w:tcPr>
            <w:tcW w:w="854" w:type="pct"/>
          </w:tcPr>
          <w:p w:rsidR="00EC7C3F" w:rsidRPr="00B3547A" w:rsidRDefault="00B3547A" w:rsidP="006C186F">
            <w:pPr>
              <w:rPr>
                <w:sz w:val="16"/>
                <w:szCs w:val="16"/>
              </w:rPr>
            </w:pPr>
            <w:r>
              <w:rPr>
                <w:sz w:val="16"/>
                <w:szCs w:val="16"/>
              </w:rPr>
              <w:t>No user study.</w:t>
            </w:r>
          </w:p>
        </w:tc>
      </w:tr>
      <w:tr w:rsidR="00F72ED0" w:rsidRPr="00B3547A" w:rsidTr="009B1260">
        <w:tc>
          <w:tcPr>
            <w:tcW w:w="343" w:type="pct"/>
          </w:tcPr>
          <w:p w:rsidR="00EC7C3F" w:rsidRPr="00B3547A" w:rsidRDefault="00065921" w:rsidP="006C186F">
            <w:pPr>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IAWZDE4S"]}]} </w:instrText>
            </w:r>
            <w:r w:rsidRPr="00B3547A">
              <w:rPr>
                <w:sz w:val="16"/>
                <w:szCs w:val="16"/>
              </w:rPr>
              <w:fldChar w:fldCharType="separate"/>
            </w:r>
            <w:r w:rsidR="0032181D" w:rsidRPr="0032181D">
              <w:rPr>
                <w:rFonts w:cs="Times"/>
                <w:sz w:val="16"/>
              </w:rPr>
              <w:t>[231]</w:t>
            </w:r>
            <w:r w:rsidRPr="00B3547A">
              <w:rPr>
                <w:sz w:val="16"/>
                <w:szCs w:val="16"/>
              </w:rPr>
              <w:fldChar w:fldCharType="end"/>
            </w:r>
          </w:p>
        </w:tc>
        <w:tc>
          <w:tcPr>
            <w:tcW w:w="652" w:type="pct"/>
          </w:tcPr>
          <w:p w:rsidR="00EC7C3F" w:rsidRPr="00B3547A" w:rsidRDefault="004B08FA" w:rsidP="006C186F">
            <w:pPr>
              <w:rPr>
                <w:sz w:val="16"/>
                <w:szCs w:val="16"/>
              </w:rPr>
            </w:pPr>
            <w:r>
              <w:rPr>
                <w:sz w:val="16"/>
                <w:szCs w:val="16"/>
              </w:rPr>
              <w:t>Using vibrators to convey slip information in a prehensile glove.</w:t>
            </w:r>
          </w:p>
        </w:tc>
        <w:tc>
          <w:tcPr>
            <w:tcW w:w="365" w:type="pct"/>
          </w:tcPr>
          <w:p w:rsidR="00EC7C3F" w:rsidRPr="00B3547A" w:rsidRDefault="00894EEF" w:rsidP="006C186F">
            <w:pPr>
              <w:rPr>
                <w:sz w:val="16"/>
                <w:szCs w:val="16"/>
              </w:rPr>
            </w:pPr>
            <w:r>
              <w:rPr>
                <w:sz w:val="16"/>
                <w:szCs w:val="16"/>
              </w:rPr>
              <w:t>5</w:t>
            </w:r>
          </w:p>
        </w:tc>
        <w:tc>
          <w:tcPr>
            <w:tcW w:w="577" w:type="pct"/>
          </w:tcPr>
          <w:p w:rsidR="00EC7C3F" w:rsidRPr="00B3547A" w:rsidRDefault="00894EEF" w:rsidP="006C186F">
            <w:pPr>
              <w:rPr>
                <w:sz w:val="16"/>
                <w:szCs w:val="16"/>
              </w:rPr>
            </w:pPr>
            <w:r>
              <w:rPr>
                <w:sz w:val="16"/>
                <w:szCs w:val="16"/>
              </w:rPr>
              <w:t>Fingertips of the five fingers.</w:t>
            </w:r>
          </w:p>
        </w:tc>
        <w:tc>
          <w:tcPr>
            <w:tcW w:w="634" w:type="pct"/>
          </w:tcPr>
          <w:p w:rsidR="00EC7C3F" w:rsidRPr="00B3547A" w:rsidRDefault="00B87BAE" w:rsidP="00B87BAE">
            <w:pPr>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B87BAE">
            <w:pPr>
              <w:rPr>
                <w:sz w:val="16"/>
                <w:szCs w:val="16"/>
              </w:rPr>
            </w:pPr>
            <w:r>
              <w:rPr>
                <w:sz w:val="16"/>
                <w:szCs w:val="16"/>
              </w:rPr>
              <w:t>Slip motion is proportional to the frequency of vibration.</w:t>
            </w:r>
          </w:p>
        </w:tc>
        <w:tc>
          <w:tcPr>
            <w:tcW w:w="784" w:type="pct"/>
          </w:tcPr>
          <w:p w:rsidR="00EC7C3F" w:rsidRPr="00B3547A" w:rsidRDefault="00A968EA" w:rsidP="006C186F">
            <w:pPr>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6C186F">
            <w:pPr>
              <w:rPr>
                <w:sz w:val="16"/>
                <w:szCs w:val="16"/>
              </w:rPr>
            </w:pPr>
            <w:r>
              <w:rPr>
                <w:sz w:val="16"/>
                <w:szCs w:val="16"/>
              </w:rPr>
              <w:t>12 subjects.</w:t>
            </w:r>
          </w:p>
          <w:p w:rsidR="00A968EA" w:rsidRPr="00063ED1" w:rsidRDefault="00063ED1" w:rsidP="00063ED1">
            <w:pPr>
              <w:rPr>
                <w:sz w:val="16"/>
                <w:szCs w:val="16"/>
                <w:u w:val="single"/>
              </w:rPr>
            </w:pPr>
            <w:r w:rsidRPr="00063ED1">
              <w:rPr>
                <w:sz w:val="16"/>
                <w:szCs w:val="16"/>
                <w:u w:val="single"/>
              </w:rPr>
              <w:t>Mean reaction time:</w:t>
            </w:r>
          </w:p>
          <w:p w:rsidR="00063ED1" w:rsidRDefault="00063ED1" w:rsidP="00063ED1">
            <w:pPr>
              <w:rPr>
                <w:sz w:val="16"/>
                <w:szCs w:val="16"/>
              </w:rPr>
            </w:pPr>
            <w:r>
              <w:rPr>
                <w:sz w:val="16"/>
                <w:szCs w:val="16"/>
              </w:rPr>
              <w:t>Bare hand: 0.214s</w:t>
            </w:r>
          </w:p>
          <w:p w:rsidR="00063ED1" w:rsidRDefault="00063ED1" w:rsidP="00063ED1">
            <w:pPr>
              <w:rPr>
                <w:sz w:val="16"/>
                <w:szCs w:val="16"/>
              </w:rPr>
            </w:pPr>
            <w:r>
              <w:rPr>
                <w:sz w:val="16"/>
                <w:szCs w:val="16"/>
              </w:rPr>
              <w:t>Normal Glove: 1.669s</w:t>
            </w:r>
          </w:p>
          <w:p w:rsidR="00063ED1" w:rsidRDefault="00063ED1" w:rsidP="00063ED1">
            <w:pPr>
              <w:rPr>
                <w:sz w:val="16"/>
                <w:szCs w:val="16"/>
              </w:rPr>
            </w:pPr>
            <w:r>
              <w:rPr>
                <w:sz w:val="16"/>
                <w:szCs w:val="16"/>
              </w:rPr>
              <w:t>Slip Glove: 0.483s</w:t>
            </w:r>
          </w:p>
          <w:p w:rsidR="00063ED1" w:rsidRDefault="00063ED1" w:rsidP="00063ED1">
            <w:pPr>
              <w:rPr>
                <w:sz w:val="16"/>
                <w:szCs w:val="16"/>
              </w:rPr>
            </w:pPr>
          </w:p>
          <w:p w:rsidR="00063ED1" w:rsidRDefault="00063ED1" w:rsidP="00063ED1">
            <w:pPr>
              <w:rPr>
                <w:sz w:val="16"/>
                <w:szCs w:val="16"/>
                <w:u w:val="single"/>
              </w:rPr>
            </w:pPr>
            <w:r w:rsidRPr="00063ED1">
              <w:rPr>
                <w:sz w:val="16"/>
                <w:szCs w:val="16"/>
                <w:u w:val="single"/>
              </w:rPr>
              <w:t>Percent Failure:</w:t>
            </w:r>
          </w:p>
          <w:p w:rsidR="00063ED1" w:rsidRDefault="00063ED1" w:rsidP="00063ED1">
            <w:pPr>
              <w:rPr>
                <w:sz w:val="16"/>
                <w:szCs w:val="16"/>
              </w:rPr>
            </w:pPr>
            <w:r>
              <w:rPr>
                <w:sz w:val="16"/>
                <w:szCs w:val="16"/>
              </w:rPr>
              <w:t>Bare hand: 0%</w:t>
            </w:r>
          </w:p>
          <w:p w:rsidR="00063ED1" w:rsidRDefault="00063ED1" w:rsidP="00063ED1">
            <w:pPr>
              <w:rPr>
                <w:sz w:val="16"/>
                <w:szCs w:val="16"/>
              </w:rPr>
            </w:pPr>
            <w:r>
              <w:rPr>
                <w:sz w:val="16"/>
                <w:szCs w:val="16"/>
              </w:rPr>
              <w:t>Normal Glove: 27.8%</w:t>
            </w:r>
          </w:p>
          <w:p w:rsidR="00063ED1" w:rsidRPr="00063ED1" w:rsidRDefault="00063ED1" w:rsidP="00063ED1">
            <w:pPr>
              <w:rPr>
                <w:sz w:val="16"/>
                <w:szCs w:val="16"/>
              </w:rPr>
            </w:pPr>
            <w:r>
              <w:rPr>
                <w:sz w:val="16"/>
                <w:szCs w:val="16"/>
              </w:rPr>
              <w:t>Slip Glove: 5.6%</w:t>
            </w:r>
          </w:p>
        </w:tc>
      </w:tr>
    </w:tbl>
    <w:p w:rsidR="00CB2E6A" w:rsidRDefault="00CB2E6A" w:rsidP="006C186F"/>
    <w:p w:rsidR="00EC7C3F" w:rsidRDefault="00EC7C3F" w:rsidP="006C186F"/>
    <w:p w:rsidR="00063ED1" w:rsidRDefault="00063ED1" w:rsidP="006C186F">
      <w:pPr>
        <w:sectPr w:rsidR="00063ED1" w:rsidSect="00EC7C3F">
          <w:pgSz w:w="15840" w:h="12240" w:orient="landscape"/>
          <w:pgMar w:top="720" w:right="720" w:bottom="720" w:left="720" w:header="720" w:footer="720" w:gutter="0"/>
          <w:cols w:space="720"/>
          <w:docGrid w:linePitch="360"/>
        </w:sectPr>
      </w:pPr>
    </w:p>
    <w:p w:rsidR="00F43C00" w:rsidRDefault="00F43C00" w:rsidP="006F70A3">
      <w:pPr>
        <w:pStyle w:val="Heading2"/>
      </w:pPr>
      <w:r>
        <w:lastRenderedPageBreak/>
        <w:t>Summary:</w:t>
      </w:r>
    </w:p>
    <w:p w:rsidR="00951829" w:rsidRPr="00951829" w:rsidRDefault="00951829" w:rsidP="00951829">
      <w:pPr>
        <w:rPr>
          <w:i/>
        </w:rPr>
      </w:pPr>
      <w:r w:rsidRPr="00951829">
        <w:rPr>
          <w:i/>
        </w:rPr>
        <w:t xml:space="preserve">Vibraotactile cueing provides immense opportunity to deliver high bandwidth information through the use of somatosensory channels. Unfortunately, not much research exists in the development of delivery devices for assistive aid. Research is needed in designing high bandwidth delivery form factors and determining the right encoding on the haptic signals to allow effective delivery of information. </w:t>
      </w:r>
    </w:p>
    <w:p w:rsidR="00F43C00" w:rsidRDefault="00F43C00" w:rsidP="006F70A3">
      <w:pPr>
        <w:pStyle w:val="Heading1"/>
      </w:pPr>
      <w:r>
        <w:t>Research Questions:</w:t>
      </w:r>
    </w:p>
    <w:p w:rsidR="00DB29C3" w:rsidRDefault="00DB29C3" w:rsidP="00DB29C3">
      <w:r>
        <w:t xml:space="preserve">Social interactions are vital for everyday living and it is very important for the development of social learning and social feedback in human interpersonal communication. Most part of this communication happens through the use of visual non-verbal cues that put people who are blind or visually impaired at a disadvantage. While the problem of social interaction assistant remains unattended, couple of existing computer vision and signal processing technologies offers possibility of building such assistive device. To this end, we identify some of the important research questions that need to be addressed towards developing effective social interaction assistant. </w:t>
      </w:r>
    </w:p>
    <w:p w:rsidR="00DB29C3" w:rsidRPr="00AC4E3F" w:rsidRDefault="00DB29C3" w:rsidP="00DB29C3"/>
    <w:p w:rsidR="00DB29C3" w:rsidRPr="00791D0C" w:rsidRDefault="00DB29C3" w:rsidP="00DB29C3">
      <w:pPr>
        <w:pStyle w:val="ListParagraph"/>
        <w:numPr>
          <w:ilvl w:val="0"/>
          <w:numId w:val="19"/>
        </w:numPr>
        <w:outlineLvl w:val="1"/>
        <w:rPr>
          <w:color w:val="FF0000"/>
        </w:rPr>
      </w:pPr>
      <w:r>
        <w:rPr>
          <w:color w:val="FF0000"/>
        </w:rPr>
        <w:t>What non-verbal cues are important from the perspective of an individual who is blind or visually impaired</w:t>
      </w:r>
      <w:r w:rsidRPr="00791D0C">
        <w:rPr>
          <w:color w:val="FF0000"/>
        </w:rPr>
        <w:t>?</w:t>
      </w:r>
    </w:p>
    <w:p w:rsidR="00DB29C3" w:rsidRPr="00791D0C" w:rsidRDefault="00DB29C3" w:rsidP="00DB29C3">
      <w:pPr>
        <w:pStyle w:val="ListParagraph"/>
        <w:numPr>
          <w:ilvl w:val="0"/>
          <w:numId w:val="19"/>
        </w:numPr>
        <w:outlineLvl w:val="1"/>
        <w:rPr>
          <w:color w:val="FF0000"/>
        </w:rPr>
      </w:pPr>
      <w:r w:rsidRPr="00791D0C">
        <w:rPr>
          <w:color w:val="FF0000"/>
        </w:rPr>
        <w:t xml:space="preserve">What assistive technology framework can be developed towards </w:t>
      </w:r>
      <w:r w:rsidR="0054127A">
        <w:rPr>
          <w:color w:val="FF0000"/>
        </w:rPr>
        <w:t>addressing the important social needs of individuals who are blind and visually impaired</w:t>
      </w:r>
      <w:r w:rsidRPr="00791D0C">
        <w:rPr>
          <w:color w:val="FF0000"/>
        </w:rPr>
        <w:t>?</w:t>
      </w:r>
    </w:p>
    <w:p w:rsidR="00DB29C3" w:rsidRDefault="0054127A" w:rsidP="00DB29C3">
      <w:pPr>
        <w:pStyle w:val="ListParagraph"/>
        <w:numPr>
          <w:ilvl w:val="0"/>
          <w:numId w:val="19"/>
        </w:numPr>
        <w:outlineLvl w:val="1"/>
        <w:rPr>
          <w:color w:val="FF0000"/>
        </w:rPr>
      </w:pPr>
      <w:r>
        <w:rPr>
          <w:color w:val="FF0000"/>
        </w:rPr>
        <w:t>How effectively can the non-verbal assistive and rehabilitative cues be identified from state-of-the-art sensors used in developing the above social interaction assistant framework</w:t>
      </w:r>
      <w:r w:rsidR="00DB29C3" w:rsidRPr="00791D0C">
        <w:rPr>
          <w:color w:val="FF0000"/>
        </w:rPr>
        <w:t>?</w:t>
      </w:r>
    </w:p>
    <w:p w:rsidR="0054127A" w:rsidRDefault="0054127A" w:rsidP="0054127A">
      <w:pPr>
        <w:pStyle w:val="ListParagraph"/>
        <w:numPr>
          <w:ilvl w:val="1"/>
          <w:numId w:val="19"/>
        </w:numPr>
        <w:outlineLvl w:val="1"/>
        <w:rPr>
          <w:color w:val="FF0000"/>
        </w:rPr>
      </w:pPr>
      <w:r>
        <w:rPr>
          <w:color w:val="FF0000"/>
        </w:rPr>
        <w:t>How effectively can social interaction cues be identified from an exocentric perspective using camera as the primary input sensors?</w:t>
      </w:r>
    </w:p>
    <w:p w:rsidR="0054127A" w:rsidRPr="00791D0C" w:rsidRDefault="0054127A" w:rsidP="0054127A">
      <w:pPr>
        <w:pStyle w:val="ListParagraph"/>
        <w:numPr>
          <w:ilvl w:val="1"/>
          <w:numId w:val="19"/>
        </w:numPr>
        <w:outlineLvl w:val="1"/>
        <w:rPr>
          <w:color w:val="FF0000"/>
        </w:rPr>
      </w:pPr>
      <w:r>
        <w:rPr>
          <w:color w:val="FF0000"/>
        </w:rPr>
        <w:t>How effectively can social interaction cues be identified from a egocentric perspective using body motion sensors?</w:t>
      </w:r>
    </w:p>
    <w:p w:rsidR="00DB29C3" w:rsidRDefault="0054127A" w:rsidP="00DB29C3">
      <w:pPr>
        <w:pStyle w:val="ListParagraph"/>
        <w:numPr>
          <w:ilvl w:val="0"/>
          <w:numId w:val="19"/>
        </w:numPr>
        <w:outlineLvl w:val="1"/>
        <w:rPr>
          <w:color w:val="FF0000"/>
        </w:rPr>
      </w:pPr>
      <w:r>
        <w:rPr>
          <w:color w:val="FF0000"/>
        </w:rPr>
        <w:t>How effectively can data be delivered back to the users of the social interaction assistant by using haptic processing technologies?</w:t>
      </w:r>
    </w:p>
    <w:p w:rsidR="0054127A" w:rsidRPr="0054127A" w:rsidRDefault="0054127A" w:rsidP="0054127A">
      <w:pPr>
        <w:outlineLvl w:val="1"/>
        <w:rPr>
          <w:color w:val="FF0000"/>
        </w:rPr>
      </w:pP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t>References:</w:t>
      </w:r>
    </w:p>
    <w:p w:rsidR="0032181D" w:rsidRDefault="00065921">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32181D">
        <w:rPr>
          <w:rFonts w:ascii="Times New Roman" w:hAnsi="Times New Roman" w:cs="Times New Roman"/>
          <w:szCs w:val="24"/>
        </w:rPr>
        <w:t>[1]</w:t>
      </w:r>
      <w:r w:rsidR="0032181D">
        <w:rPr>
          <w:rFonts w:ascii="Times New Roman" w:hAnsi="Times New Roman" w:cs="Times New Roman"/>
          <w:szCs w:val="24"/>
        </w:rPr>
        <w:tab/>
        <w:t xml:space="preserve">A. Perret-Clermont, C. Pontecorvo, L.B. Resnick, T. Zittoun, and B. Burge, </w:t>
      </w:r>
      <w:r w:rsidR="0032181D">
        <w:rPr>
          <w:rFonts w:ascii="Times New Roman" w:hAnsi="Times New Roman" w:cs="Times New Roman"/>
          <w:i/>
          <w:iCs/>
          <w:szCs w:val="24"/>
        </w:rPr>
        <w:t>Joining Society: Social Interaction and Learning in Adolescence and Youth</w:t>
      </w:r>
      <w:r w:rsidR="0032181D">
        <w:rPr>
          <w:rFonts w:ascii="Times New Roman" w:hAnsi="Times New Roman" w:cs="Times New Roman"/>
          <w:szCs w:val="24"/>
        </w:rPr>
        <w:t>, Cambridge University Press, 200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 xml:space="preserve">Journal of personality and social </w:t>
      </w:r>
      <w:r>
        <w:rPr>
          <w:rFonts w:ascii="Times New Roman" w:hAnsi="Times New Roman" w:cs="Times New Roman"/>
          <w:i/>
          <w:iCs/>
          <w:szCs w:val="24"/>
        </w:rPr>
        <w:lastRenderedPageBreak/>
        <w:t>psychology</w:t>
      </w:r>
      <w:r>
        <w:rPr>
          <w:rFonts w:ascii="Times New Roman" w:hAnsi="Times New Roman" w:cs="Times New Roman"/>
          <w:szCs w:val="24"/>
        </w:rPr>
        <w:t>,  vol. 86, Apr. 2004, pp. 614, 59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xml:space="preserve">,  vol. 288, Oct. </w:t>
      </w:r>
      <w:r>
        <w:rPr>
          <w:rFonts w:ascii="Times New Roman" w:hAnsi="Times New Roman" w:cs="Times New Roman"/>
          <w:szCs w:val="24"/>
        </w:rPr>
        <w:lastRenderedPageBreak/>
        <w:t>2002, pp. 1728-17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8]</w:t>
      </w:r>
      <w:r>
        <w:rPr>
          <w:rFonts w:ascii="Times New Roman" w:hAnsi="Times New Roman" w:cs="Times New Roman"/>
          <w:szCs w:val="24"/>
        </w:rPr>
        <w:tab/>
        <w:t>C.E. Izard, “maximally discriminative facial movement coding system,” 197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w:t>
      </w:r>
      <w:r>
        <w:rPr>
          <w:rFonts w:ascii="Times New Roman" w:hAnsi="Times New Roman" w:cs="Times New Roman"/>
          <w:szCs w:val="24"/>
        </w:rPr>
        <w:lastRenderedPageBreak/>
        <w:t xml:space="preserve">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xml:space="preserve">,  Vancouver, British Columbia, Canada: ACM, </w:t>
      </w:r>
      <w:r>
        <w:rPr>
          <w:rFonts w:ascii="Times New Roman" w:hAnsi="Times New Roman" w:cs="Times New Roman"/>
          <w:szCs w:val="24"/>
        </w:rPr>
        <w:lastRenderedPageBreak/>
        <w:t>2008, pp. 1061-107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Zhihong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1, 2009, pp. 39-5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M.S. Bartlett, G. Littlewort, P. Braathen, T.J. Sejnowski, and J.R. Movellan, “A Prototype for Automatic Recognition of Spontaneous Facial Actions",” 2003, pp. 1271-127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I. Cohen, N. Sebe, A. Garg, L.S. Chen, and T.S. Huang, “Facial expression recognition </w:t>
      </w:r>
      <w:r>
        <w:rPr>
          <w:rFonts w:ascii="Times New Roman" w:hAnsi="Times New Roman" w:cs="Times New Roman"/>
          <w:szCs w:val="24"/>
        </w:rPr>
        <w:lastRenderedPageBreak/>
        <w:t xml:space="preserve">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R.E. Kaliouby and P. Robinson, “Real-Time Inference of Complex Mental States from Facial Expressions and Head Gestures,” IEEE Computer Society, 2004, p. 15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H. Gunes and M. Piccardi, “Affect recognition from face and body: early fusion vs. late fusion,” 2005, pp. 3443 Vol. 4, 343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A. Kapoor and R.W. Picard, “Multimodal affect recognition in learning environments,”  Hilton, Singapore: ACM, 2005, pp. 677-68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M. Pantic and L. Rothkrantz, “Case-based reasoning for user-profiled recognition of emotions from face images,” 2004, pp. 391-394 Vol.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N. Sebe, M. Lew, I. Cohen, Yafei Sun, T. Gevers, and T. Huang, “Authentic facial expression analysis,” 2004, pp. 517-52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H. Gunes, and M. Pantic, “How to distinguish posed from spontaneous smiles using geometric features,”  Nagoya, Aichi, Japan: ACM, 2007, pp. 38-4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79]</w:t>
      </w:r>
      <w:r>
        <w:rPr>
          <w:rFonts w:ascii="Times New Roman" w:hAnsi="Times New Roman" w:cs="Times New Roman"/>
          <w:szCs w:val="24"/>
        </w:rPr>
        <w:tab/>
        <w:t>H. Wang and N. Ahuja, “Facial Expression Decomposition,” IEEE Computer Society, 2003, p. 95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J. Wang, L. Yin, X. Wei, and Y. Sun, “3D Facial Expression Recognition Based on Primitive Surface Feature Distribution,” IEEE Computer Society, 2006, pp. 1399-140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Zhen Wen and T. Huang, “Capturing subtle facial motions in 3D face tracking,” 2003, pp. 1343-1350 vol.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J. Whitehill and C.W. Omlin, “Haar Features for FACS AU Recognition,” IEEE Computer Society, 2006, pp. 97-10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Zhihong Zeng, Yun Fu, Glenn I. Roisman, Zhen Wen, Yuxiao Hu, and Thomas S. Huang, “Spontaneous Emotional Facial Expression Detection,” 200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L. Bao and S.S. Intille, “Activity recognition from user-annotated acceleration data,” 2004, pp. 1-1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O. Amft, H. Junker, and G. Troster, “Detection of eating and drinking arm gestures using inertial body-worn sensors,” 2005, pp. 160-16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G. Chambers, S. Venkatesh, G. West, and H. Bui, “Hierarchical recognition of intentional human gestures for sports video annotation,” 2002, pp. 1082-1085 vol.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xml:space="preserve">,  vol. 7, May. 1998, pp. </w:t>
      </w:r>
      <w:r>
        <w:rPr>
          <w:rFonts w:ascii="Times New Roman" w:hAnsi="Times New Roman" w:cs="Times New Roman"/>
          <w:szCs w:val="24"/>
        </w:rPr>
        <w:lastRenderedPageBreak/>
        <w:t>377-38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63-36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3]</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 xml:space="preserve">Haptic </w:t>
      </w:r>
      <w:r>
        <w:rPr>
          <w:rFonts w:ascii="Times New Roman" w:hAnsi="Times New Roman" w:cs="Times New Roman"/>
          <w:i/>
          <w:iCs/>
          <w:szCs w:val="24"/>
        </w:rPr>
        <w:lastRenderedPageBreak/>
        <w:t>Interfaces for Virtual Environment and Teleoperator Systems, 2004. HAPTICS '04. Proceedings. 12th International Symposium on</w:t>
      </w:r>
      <w:r>
        <w:rPr>
          <w:rFonts w:ascii="Times New Roman" w:hAnsi="Times New Roman" w:cs="Times New Roman"/>
          <w:szCs w:val="24"/>
        </w:rPr>
        <w:t>, 2004, pp. 82-8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t>IEEE Engineering in Medicine and Biology Magazine: The Quarterly Magazine of the Engineering in Medicine &amp; Biology Society</w:t>
      </w:r>
      <w:r>
        <w:rPr>
          <w:rFonts w:ascii="Times New Roman" w:hAnsi="Times New Roman" w:cs="Times New Roman"/>
          <w:szCs w:val="24"/>
        </w:rPr>
        <w:t>,  vol. 19, Apr. 2000, pp. 71-8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J.B.F.V. Erp, H.A.H.C.V. Veen, C. Jansen, and T. Dobbins, “Waypoint navigation with a 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A. Ferscha, B. Emsenhuber, A. Riener, C. Holzman, M. Hechinger, D. Hochreiter, M. Franz, D. Zeider, M.D.S. Rocha, and C. Klein, “Vibro-tactile space awareness,” 200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L. Cappelleti, M. Feeri, and G. Nicoletti, “Vibrotactile   colour  rendering   for   the   visually   impaired   within  the   VIDET   project,” 1998, pp. 92-9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 xml:space="preserve">EuroHaptics Conference, 2007 and Symposium on Haptic Interfaces for Virtual Environment and </w:t>
      </w:r>
      <w:r>
        <w:rPr>
          <w:rFonts w:ascii="Times New Roman" w:hAnsi="Times New Roman" w:cs="Times New Roman"/>
          <w:i/>
          <w:iCs/>
          <w:szCs w:val="24"/>
        </w:rPr>
        <w:lastRenderedPageBreak/>
        <w:t>Teleoperator Systems. World Haptics 2007. Second Joint</w:t>
      </w:r>
      <w:r>
        <w:rPr>
          <w:rFonts w:ascii="Times New Roman" w:hAnsi="Times New Roman" w:cs="Times New Roman"/>
          <w:szCs w:val="24"/>
        </w:rPr>
        <w:t>, 2007, pp. 274-279.</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0]</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32181D" w:rsidRDefault="0032181D">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1]</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065921" w:rsidP="00922269">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5BB2" w:rsidRDefault="00105BB2" w:rsidP="00125433">
      <w:r>
        <w:separator/>
      </w:r>
    </w:p>
  </w:endnote>
  <w:endnote w:type="continuationSeparator" w:id="0">
    <w:p w:rsidR="00105BB2" w:rsidRDefault="00105BB2"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5BB2" w:rsidRDefault="00105BB2" w:rsidP="00125433">
      <w:r>
        <w:separator/>
      </w:r>
    </w:p>
  </w:footnote>
  <w:footnote w:type="continuationSeparator" w:id="0">
    <w:p w:rsidR="00105BB2" w:rsidRDefault="00105BB2" w:rsidP="00125433">
      <w:r>
        <w:continuationSeparator/>
      </w:r>
    </w:p>
  </w:footnote>
  <w:footnote w:id="1">
    <w:p w:rsidR="0032181D" w:rsidRDefault="0032181D">
      <w:pPr>
        <w:pStyle w:val="FootnoteText"/>
      </w:pPr>
      <w:r w:rsidRPr="00DB29C3">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32181D" w:rsidRDefault="0032181D">
      <w:pPr>
        <w:pStyle w:val="FootnoteText"/>
      </w:pPr>
      <w:r w:rsidRPr="00DB29C3">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ED5C02"/>
    <w:multiLevelType w:val="hybridMultilevel"/>
    <w:tmpl w:val="2EF0F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B25F3B"/>
    <w:multiLevelType w:val="hybridMultilevel"/>
    <w:tmpl w:val="3E06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99C1F12"/>
    <w:multiLevelType w:val="hybridMultilevel"/>
    <w:tmpl w:val="0CB4B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6"/>
  </w:num>
  <w:num w:numId="5">
    <w:abstractNumId w:val="3"/>
  </w:num>
  <w:num w:numId="6">
    <w:abstractNumId w:val="15"/>
  </w:num>
  <w:num w:numId="7">
    <w:abstractNumId w:val="17"/>
  </w:num>
  <w:num w:numId="8">
    <w:abstractNumId w:val="12"/>
  </w:num>
  <w:num w:numId="9">
    <w:abstractNumId w:val="2"/>
  </w:num>
  <w:num w:numId="10">
    <w:abstractNumId w:val="9"/>
  </w:num>
  <w:num w:numId="11">
    <w:abstractNumId w:val="10"/>
  </w:num>
  <w:num w:numId="12">
    <w:abstractNumId w:val="19"/>
  </w:num>
  <w:num w:numId="13">
    <w:abstractNumId w:val="14"/>
  </w:num>
  <w:num w:numId="14">
    <w:abstractNumId w:val="13"/>
  </w:num>
  <w:num w:numId="15">
    <w:abstractNumId w:val="1"/>
  </w:num>
  <w:num w:numId="16">
    <w:abstractNumId w:val="21"/>
  </w:num>
  <w:num w:numId="17">
    <w:abstractNumId w:val="7"/>
  </w:num>
  <w:num w:numId="18">
    <w:abstractNumId w:val="0"/>
  </w:num>
  <w:num w:numId="19">
    <w:abstractNumId w:val="8"/>
  </w:num>
  <w:num w:numId="20">
    <w:abstractNumId w:val="20"/>
  </w:num>
  <w:num w:numId="21">
    <w:abstractNumId w:val="11"/>
  </w:num>
  <w:num w:numId="22">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10C51"/>
    <w:rsid w:val="000202EC"/>
    <w:rsid w:val="00020916"/>
    <w:rsid w:val="00021915"/>
    <w:rsid w:val="00053E73"/>
    <w:rsid w:val="000553D0"/>
    <w:rsid w:val="00063ED1"/>
    <w:rsid w:val="00065921"/>
    <w:rsid w:val="00066F09"/>
    <w:rsid w:val="00090149"/>
    <w:rsid w:val="00094151"/>
    <w:rsid w:val="000A7BD4"/>
    <w:rsid w:val="000B31F8"/>
    <w:rsid w:val="000B3E87"/>
    <w:rsid w:val="000C622D"/>
    <w:rsid w:val="000C73CD"/>
    <w:rsid w:val="000D614F"/>
    <w:rsid w:val="000E2406"/>
    <w:rsid w:val="000F3D65"/>
    <w:rsid w:val="000F41A2"/>
    <w:rsid w:val="000F5F6F"/>
    <w:rsid w:val="00101FBF"/>
    <w:rsid w:val="0010412F"/>
    <w:rsid w:val="00105BB2"/>
    <w:rsid w:val="00110087"/>
    <w:rsid w:val="00113C0C"/>
    <w:rsid w:val="00123C0C"/>
    <w:rsid w:val="0012513D"/>
    <w:rsid w:val="00125433"/>
    <w:rsid w:val="0014509E"/>
    <w:rsid w:val="0016210C"/>
    <w:rsid w:val="00162AED"/>
    <w:rsid w:val="001706A0"/>
    <w:rsid w:val="00173333"/>
    <w:rsid w:val="00180FE0"/>
    <w:rsid w:val="0018318B"/>
    <w:rsid w:val="00185CBB"/>
    <w:rsid w:val="00194740"/>
    <w:rsid w:val="001A13D0"/>
    <w:rsid w:val="001E3030"/>
    <w:rsid w:val="001E50D5"/>
    <w:rsid w:val="001F4C8C"/>
    <w:rsid w:val="00215B8E"/>
    <w:rsid w:val="00215F80"/>
    <w:rsid w:val="00241EF1"/>
    <w:rsid w:val="00254504"/>
    <w:rsid w:val="00254B97"/>
    <w:rsid w:val="00276E8E"/>
    <w:rsid w:val="0028098B"/>
    <w:rsid w:val="002853C2"/>
    <w:rsid w:val="002955D8"/>
    <w:rsid w:val="002A5FD8"/>
    <w:rsid w:val="002B02C6"/>
    <w:rsid w:val="002C148C"/>
    <w:rsid w:val="002E3C61"/>
    <w:rsid w:val="002E7F00"/>
    <w:rsid w:val="002F2193"/>
    <w:rsid w:val="00305326"/>
    <w:rsid w:val="00320445"/>
    <w:rsid w:val="00320569"/>
    <w:rsid w:val="00320BBD"/>
    <w:rsid w:val="0032181D"/>
    <w:rsid w:val="00334D7A"/>
    <w:rsid w:val="00352DE8"/>
    <w:rsid w:val="00367E22"/>
    <w:rsid w:val="0038102D"/>
    <w:rsid w:val="00382461"/>
    <w:rsid w:val="003B19D8"/>
    <w:rsid w:val="003B50E1"/>
    <w:rsid w:val="003D2255"/>
    <w:rsid w:val="003D3051"/>
    <w:rsid w:val="003D3FD6"/>
    <w:rsid w:val="003F0B28"/>
    <w:rsid w:val="003F44A4"/>
    <w:rsid w:val="00403966"/>
    <w:rsid w:val="004052A7"/>
    <w:rsid w:val="004121C3"/>
    <w:rsid w:val="004134D4"/>
    <w:rsid w:val="00416001"/>
    <w:rsid w:val="00422082"/>
    <w:rsid w:val="00425F41"/>
    <w:rsid w:val="004425E7"/>
    <w:rsid w:val="004455B6"/>
    <w:rsid w:val="0044583A"/>
    <w:rsid w:val="00447751"/>
    <w:rsid w:val="00454340"/>
    <w:rsid w:val="0045660C"/>
    <w:rsid w:val="004628EA"/>
    <w:rsid w:val="004720FC"/>
    <w:rsid w:val="004722E1"/>
    <w:rsid w:val="004876BD"/>
    <w:rsid w:val="00495064"/>
    <w:rsid w:val="004B08FA"/>
    <w:rsid w:val="004D5CF2"/>
    <w:rsid w:val="0050089C"/>
    <w:rsid w:val="005008E2"/>
    <w:rsid w:val="00501188"/>
    <w:rsid w:val="005117BE"/>
    <w:rsid w:val="005132FE"/>
    <w:rsid w:val="005143CE"/>
    <w:rsid w:val="00526196"/>
    <w:rsid w:val="005264B1"/>
    <w:rsid w:val="00531D77"/>
    <w:rsid w:val="00533FE3"/>
    <w:rsid w:val="0054127A"/>
    <w:rsid w:val="0055209F"/>
    <w:rsid w:val="005526A5"/>
    <w:rsid w:val="00553489"/>
    <w:rsid w:val="00553996"/>
    <w:rsid w:val="0059239F"/>
    <w:rsid w:val="00595E1A"/>
    <w:rsid w:val="00596EE1"/>
    <w:rsid w:val="005D23F6"/>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30F3"/>
    <w:rsid w:val="00705DE1"/>
    <w:rsid w:val="0070783A"/>
    <w:rsid w:val="00712BBA"/>
    <w:rsid w:val="00720A6F"/>
    <w:rsid w:val="0072753A"/>
    <w:rsid w:val="007277C5"/>
    <w:rsid w:val="00731E62"/>
    <w:rsid w:val="007426FA"/>
    <w:rsid w:val="00755869"/>
    <w:rsid w:val="007645C8"/>
    <w:rsid w:val="00773295"/>
    <w:rsid w:val="0078137D"/>
    <w:rsid w:val="00783AE6"/>
    <w:rsid w:val="00791D0C"/>
    <w:rsid w:val="007950E9"/>
    <w:rsid w:val="007A7E60"/>
    <w:rsid w:val="007D2272"/>
    <w:rsid w:val="007F29D5"/>
    <w:rsid w:val="007F340B"/>
    <w:rsid w:val="008039DD"/>
    <w:rsid w:val="00804015"/>
    <w:rsid w:val="00824851"/>
    <w:rsid w:val="008430B8"/>
    <w:rsid w:val="00856B74"/>
    <w:rsid w:val="008809F6"/>
    <w:rsid w:val="00894EEF"/>
    <w:rsid w:val="00894F32"/>
    <w:rsid w:val="008B670D"/>
    <w:rsid w:val="008C480B"/>
    <w:rsid w:val="008C65DE"/>
    <w:rsid w:val="008E7BFF"/>
    <w:rsid w:val="00922269"/>
    <w:rsid w:val="00933784"/>
    <w:rsid w:val="0093705E"/>
    <w:rsid w:val="009419C6"/>
    <w:rsid w:val="0094479B"/>
    <w:rsid w:val="00951829"/>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54363"/>
    <w:rsid w:val="00A83D76"/>
    <w:rsid w:val="00A86569"/>
    <w:rsid w:val="00A968EA"/>
    <w:rsid w:val="00AA5A41"/>
    <w:rsid w:val="00AA5D82"/>
    <w:rsid w:val="00AC23E6"/>
    <w:rsid w:val="00AC4AB6"/>
    <w:rsid w:val="00AD3428"/>
    <w:rsid w:val="00AD531E"/>
    <w:rsid w:val="00AE5A52"/>
    <w:rsid w:val="00AF3BE4"/>
    <w:rsid w:val="00B014BC"/>
    <w:rsid w:val="00B20A8F"/>
    <w:rsid w:val="00B26EA6"/>
    <w:rsid w:val="00B3547A"/>
    <w:rsid w:val="00B40871"/>
    <w:rsid w:val="00B473B7"/>
    <w:rsid w:val="00B503BB"/>
    <w:rsid w:val="00B534E4"/>
    <w:rsid w:val="00B85972"/>
    <w:rsid w:val="00B87BAE"/>
    <w:rsid w:val="00B90341"/>
    <w:rsid w:val="00BA1ABC"/>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19AB"/>
    <w:rsid w:val="00D27B1B"/>
    <w:rsid w:val="00D416D8"/>
    <w:rsid w:val="00D43F1A"/>
    <w:rsid w:val="00D53F09"/>
    <w:rsid w:val="00D65AFD"/>
    <w:rsid w:val="00D65F7B"/>
    <w:rsid w:val="00D6603C"/>
    <w:rsid w:val="00D703B6"/>
    <w:rsid w:val="00D76381"/>
    <w:rsid w:val="00D81D75"/>
    <w:rsid w:val="00DB29C3"/>
    <w:rsid w:val="00DD51F7"/>
    <w:rsid w:val="00DE0E26"/>
    <w:rsid w:val="00DF683E"/>
    <w:rsid w:val="00E22059"/>
    <w:rsid w:val="00E22963"/>
    <w:rsid w:val="00E3034E"/>
    <w:rsid w:val="00E32E70"/>
    <w:rsid w:val="00E3306A"/>
    <w:rsid w:val="00E3753A"/>
    <w:rsid w:val="00E558FD"/>
    <w:rsid w:val="00E639AF"/>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4165"/>
    <w:rsid w:val="00FC03B2"/>
    <w:rsid w:val="00FC0A28"/>
    <w:rsid w:val="00FE5FF1"/>
    <w:rsid w:val="00FF0600"/>
    <w:rsid w:val="00FF0B1C"/>
    <w:rsid w:val="00FF6D36"/>
    <w:rsid w:val="00FF7D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37BC7D-E7CF-4A2E-A378-D4D8D56BD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7</TotalTime>
  <Pages>44</Pages>
  <Words>23170</Words>
  <Characters>132069</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549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96</cp:revision>
  <cp:lastPrinted>2009-11-18T20:48:00Z</cp:lastPrinted>
  <dcterms:created xsi:type="dcterms:W3CDTF">2009-11-14T01:18:00Z</dcterms:created>
  <dcterms:modified xsi:type="dcterms:W3CDTF">2009-11-19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HeT7BCFw"/&gt;&lt;style id="http://www.zotero.org/styles/ieee" hasBibliography="0"/&gt;&lt;prefs&gt;&lt;pref name="fieldType" value="Field"/&gt;&lt;pref name="noteType" value="0"/&gt;&lt;/prefs&gt;&lt;/data&gt;</vt:lpwstr>
  </property>
</Properties>
</file>